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55077" w14:textId="77777777" w:rsidR="00382554" w:rsidRDefault="00382554" w:rsidP="00382554">
      <w:pPr>
        <w:rPr>
          <w:lang w:val="tr-TR"/>
        </w:rPr>
      </w:pPr>
    </w:p>
    <w:p w14:paraId="42803025" w14:textId="6F398CA4" w:rsidR="009865C7" w:rsidRDefault="00382554" w:rsidP="00BF166C">
      <w:pPr>
        <w:pStyle w:val="Heading1"/>
        <w:rPr>
          <w:lang w:val="tr-TR"/>
        </w:rPr>
      </w:pPr>
      <w:r>
        <w:rPr>
          <w:lang w:val="tr-TR"/>
        </w:rPr>
        <w:t>Introduction</w:t>
      </w:r>
      <w:r w:rsidR="00BF166C">
        <w:rPr>
          <w:lang w:val="tr-TR"/>
        </w:rPr>
        <w:t>:</w:t>
      </w:r>
    </w:p>
    <w:p w14:paraId="4AC3E0E5" w14:textId="77777777" w:rsidR="00BF166C" w:rsidRDefault="00BF166C" w:rsidP="00BF166C">
      <w:pPr>
        <w:rPr>
          <w:lang w:val="tr-TR"/>
        </w:rPr>
      </w:pPr>
    </w:p>
    <w:p w14:paraId="04F55259" w14:textId="6FE564DC" w:rsidR="000B5AC2" w:rsidRDefault="00BF166C" w:rsidP="00E11303">
      <w:pPr>
        <w:jc w:val="both"/>
        <w:rPr>
          <w:lang w:val="tr-TR"/>
        </w:rPr>
      </w:pPr>
      <w:r>
        <w:rPr>
          <w:lang w:val="tr-TR"/>
        </w:rPr>
        <w:t>Content analysis has always been one of the key methods in communication research. However, with the advent of web 3.0, the data sources for communication</w:t>
      </w:r>
      <w:r w:rsidR="00416B65">
        <w:rPr>
          <w:lang w:val="tr-TR"/>
        </w:rPr>
        <w:t xml:space="preserve"> and polit</w:t>
      </w:r>
      <w:r w:rsidR="00205556">
        <w:rPr>
          <w:lang w:val="tr-TR"/>
        </w:rPr>
        <w:t>ical</w:t>
      </w:r>
      <w:r>
        <w:rPr>
          <w:lang w:val="tr-TR"/>
        </w:rPr>
        <w:t xml:space="preserve"> content analysis has exponentially grew in volume and complexity. The advances in computational methods, such as dictionary analysis or </w:t>
      </w:r>
      <w:r w:rsidR="000360D1">
        <w:rPr>
          <w:lang w:val="tr-TR"/>
        </w:rPr>
        <w:t xml:space="preserve">supervised </w:t>
      </w:r>
      <w:r>
        <w:rPr>
          <w:lang w:val="tr-TR"/>
        </w:rPr>
        <w:t>machine learning, allow researcher to process vast qu</w:t>
      </w:r>
      <w:r w:rsidR="00E11303">
        <w:rPr>
          <w:lang w:val="tr-TR"/>
        </w:rPr>
        <w:t xml:space="preserve">antities of text. </w:t>
      </w:r>
      <w:r w:rsidR="005C023C">
        <w:rPr>
          <w:lang w:val="tr-TR"/>
        </w:rPr>
        <w:t xml:space="preserve">Especially with recent advances </w:t>
      </w:r>
      <w:r w:rsidR="00ED0DCB">
        <w:rPr>
          <w:lang w:val="tr-TR"/>
        </w:rPr>
        <w:t xml:space="preserve">in computer science, such methods became more convinient to use with the increased availability and ease-of-use of softwares such as </w:t>
      </w:r>
      <w:r w:rsidR="00DC6AF8">
        <w:rPr>
          <w:lang w:val="tr-TR"/>
        </w:rPr>
        <w:t xml:space="preserve">Quanteda </w:t>
      </w:r>
      <w:r w:rsidR="00DC6AF8">
        <w:rPr>
          <w:lang w:val="tr-TR"/>
        </w:rPr>
        <w:fldChar w:fldCharType="begin"/>
      </w:r>
      <w:r w:rsidR="00DC6AF8">
        <w:rPr>
          <w:lang w:val="tr-TR"/>
        </w:rPr>
        <w:instrText xml:space="preserve"> ADDIN ZOTERO_ITEM CSL_CITATION {"citationID":"CcETQnQ3","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DC6AF8">
        <w:rPr>
          <w:lang w:val="tr-TR"/>
        </w:rPr>
        <w:fldChar w:fldCharType="separate"/>
      </w:r>
      <w:r w:rsidR="00DC6AF8" w:rsidRPr="00DC6AF8">
        <w:rPr>
          <w:rFonts w:ascii="Calibri" w:hAnsi="Calibri" w:cs="Calibri"/>
        </w:rPr>
        <w:t>(Benoit et al., 2018)</w:t>
      </w:r>
      <w:r w:rsidR="00DC6AF8">
        <w:rPr>
          <w:lang w:val="tr-TR"/>
        </w:rPr>
        <w:fldChar w:fldCharType="end"/>
      </w:r>
      <w:r w:rsidR="003E4D4C">
        <w:rPr>
          <w:lang w:val="tr-TR"/>
        </w:rPr>
        <w:t xml:space="preserve">, NLTK </w:t>
      </w:r>
      <w:r w:rsidR="003E4D4C">
        <w:rPr>
          <w:lang w:val="tr-TR"/>
        </w:rPr>
        <w:fldChar w:fldCharType="begin"/>
      </w:r>
      <w:r w:rsidR="003E4D4C">
        <w:rPr>
          <w:lang w:val="tr-TR"/>
        </w:rPr>
        <w:instrText xml:space="preserve"> ADDIN ZOTERO_ITEM CSL_CITATION {"citationID":"iYt6fJr9","properties":{"formattedCitation":"(Loper &amp; Bird, 2002)","plainCitation":"(Loper &amp; Bird, 2002)","noteIndex":0},"citationItems":[{"id":5517,"uris":["http://zotero.org/groups/4688598/items/8F2FV34L"],"itemData":{"id":5517,"type":"report","abstract":"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note":"DOI: 10.48550/arXiv.cs/0205028\narXiv:cs/0205028\ntype: article","number":"arXiv:cs/0205028","publisher":"arXiv","source":"arXiv.org","title":"NLTK: The Natural Language Toolkit","title-short":"NLTK","URL":"http://arxiv.org/abs/cs/0205028","author":[{"family":"Loper","given":"Edward"},{"family":"Bird","given":"Steven"}],"accessed":{"date-parts":[["2022",6,2]]},"issued":{"date-parts":[["2002",5,17]]}}}],"schema":"https://github.com/citation-style-language/schema/raw/master/csl-citation.json"} </w:instrText>
      </w:r>
      <w:r w:rsidR="003E4D4C">
        <w:rPr>
          <w:lang w:val="tr-TR"/>
        </w:rPr>
        <w:fldChar w:fldCharType="separate"/>
      </w:r>
      <w:r w:rsidR="003E4D4C" w:rsidRPr="003E4D4C">
        <w:rPr>
          <w:rFonts w:ascii="Calibri" w:hAnsi="Calibri" w:cs="Calibri"/>
        </w:rPr>
        <w:t>(Loper &amp; Bird, 2002)</w:t>
      </w:r>
      <w:r w:rsidR="003E4D4C">
        <w:rPr>
          <w:lang w:val="tr-TR"/>
        </w:rPr>
        <w:fldChar w:fldCharType="end"/>
      </w:r>
      <w:r w:rsidR="003E4D4C">
        <w:rPr>
          <w:lang w:val="tr-TR"/>
        </w:rPr>
        <w:t>, caRet</w:t>
      </w:r>
      <w:r w:rsidR="003E4D4C">
        <w:rPr>
          <w:lang w:val="tr-TR"/>
        </w:rPr>
        <w:fldChar w:fldCharType="begin"/>
      </w:r>
      <w:r w:rsidR="003E4D4C">
        <w:rPr>
          <w:lang w:val="tr-TR"/>
        </w:rPr>
        <w:instrText xml:space="preserve"> ADDIN ZOTERO_ITEM CSL_CITATION {"citationID":"cKS5Lk9e","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3E4D4C">
        <w:rPr>
          <w:lang w:val="tr-TR"/>
        </w:rPr>
        <w:fldChar w:fldCharType="separate"/>
      </w:r>
      <w:r w:rsidR="003E4D4C" w:rsidRPr="003E4D4C">
        <w:rPr>
          <w:rFonts w:ascii="Calibri" w:hAnsi="Calibri" w:cs="Calibri"/>
        </w:rPr>
        <w:t>(Kuhn, 2008)</w:t>
      </w:r>
      <w:r w:rsidR="003E4D4C">
        <w:rPr>
          <w:lang w:val="tr-TR"/>
        </w:rPr>
        <w:fldChar w:fldCharType="end"/>
      </w:r>
      <w:r w:rsidR="00065AEF">
        <w:rPr>
          <w:lang w:val="tr-TR"/>
        </w:rPr>
        <w:t xml:space="preserve"> and SciKitLearn</w:t>
      </w:r>
      <w:r w:rsidR="00065AEF">
        <w:rPr>
          <w:lang w:val="tr-TR"/>
        </w:rPr>
        <w:fldChar w:fldCharType="begin"/>
      </w:r>
      <w:r w:rsidR="00065AEF">
        <w:rPr>
          <w:lang w:val="tr-TR"/>
        </w:rPr>
        <w:instrText xml:space="preserve"> ADDIN ZOTERO_ITEM CSL_CITATION {"citationID":"QOxTIZh0","properties":{"formattedCitation":"(Pedregosa et al., 2011)","plainCitation":"(Pedregosa et al., 2011)","noteIndex":0},"citationItems":[{"id":5521,"uris":["http://zotero.org/groups/4688598/items/VUEQJBAX"],"itemData":{"id":5521,"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2/1/2011","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065AEF">
        <w:rPr>
          <w:lang w:val="tr-TR"/>
        </w:rPr>
        <w:fldChar w:fldCharType="separate"/>
      </w:r>
      <w:r w:rsidR="00065AEF" w:rsidRPr="00065AEF">
        <w:rPr>
          <w:rFonts w:ascii="Calibri" w:hAnsi="Calibri" w:cs="Calibri"/>
        </w:rPr>
        <w:t>(Pedregosa et al., 2011)</w:t>
      </w:r>
      <w:r w:rsidR="00065AEF">
        <w:rPr>
          <w:lang w:val="tr-TR"/>
        </w:rPr>
        <w:fldChar w:fldCharType="end"/>
      </w:r>
      <w:r w:rsidR="00AF1010">
        <w:rPr>
          <w:lang w:val="tr-TR"/>
        </w:rPr>
        <w:t>.</w:t>
      </w:r>
    </w:p>
    <w:p w14:paraId="65AA9864" w14:textId="47C023D4" w:rsidR="00AF1010" w:rsidRDefault="00E11303" w:rsidP="00920701">
      <w:pPr>
        <w:jc w:val="both"/>
        <w:rPr>
          <w:lang w:val="tr-TR"/>
        </w:rPr>
      </w:pPr>
      <w:r>
        <w:rPr>
          <w:lang w:val="tr-TR"/>
        </w:rPr>
        <w:t>While automated content analysis methods offer</w:t>
      </w:r>
      <w:r w:rsidR="006D6132">
        <w:rPr>
          <w:lang w:val="tr-TR"/>
        </w:rPr>
        <w:t xml:space="preserve"> a chance to analyze large quantites of text, </w:t>
      </w:r>
      <w:r w:rsidR="00CB0DFA">
        <w:rPr>
          <w:lang w:val="tr-TR"/>
        </w:rPr>
        <w:t>dictionary and shallow learning (SL) based</w:t>
      </w:r>
      <w:r>
        <w:rPr>
          <w:lang w:val="tr-TR"/>
        </w:rPr>
        <w:t xml:space="preserve"> methods</w:t>
      </w:r>
      <w:r w:rsidR="00CB0DFA">
        <w:rPr>
          <w:lang w:val="tr-TR"/>
        </w:rPr>
        <w:t xml:space="preserve"> are still rather costly. They often</w:t>
      </w:r>
      <w:r>
        <w:rPr>
          <w:lang w:val="tr-TR"/>
        </w:rPr>
        <w:t xml:space="preserve"> require considerable amount of effort from researcher to create training datasets, </w:t>
      </w:r>
      <w:r w:rsidR="00CB0DFA">
        <w:rPr>
          <w:lang w:val="tr-TR"/>
        </w:rPr>
        <w:t xml:space="preserve">extensively test and validate </w:t>
      </w:r>
      <w:r w:rsidR="0042643B">
        <w:rPr>
          <w:lang w:val="tr-TR"/>
        </w:rPr>
        <w:t>their models</w:t>
      </w:r>
      <w:r w:rsidR="00AF1010">
        <w:rPr>
          <w:lang w:val="tr-TR"/>
        </w:rPr>
        <w:t xml:space="preserve"> </w:t>
      </w:r>
      <w:r w:rsidR="00D77C4E">
        <w:rPr>
          <w:lang w:val="tr-TR"/>
        </w:rPr>
        <w:fldChar w:fldCharType="begin"/>
      </w:r>
      <w:r w:rsidR="00D77C4E">
        <w:rPr>
          <w:lang w:val="tr-TR"/>
        </w:rPr>
        <w:instrText xml:space="preserve"> ADDIN ZOTERO_ITEM CSL_CITATION {"citationID":"1JnvedDl","properties":{"formattedCitation":"(Grimmer &amp; Stewart, 2013)","plainCitation":"(Grimmer &amp; Stewart, 2013)","noteIndex":0},"citationItems":[{"id":861,"uris":["http://zotero.org/users/5392384/items/BY2YSC67"],"itemData":{"id":861,"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rsidR="00D77C4E">
        <w:rPr>
          <w:lang w:val="tr-TR"/>
        </w:rPr>
        <w:fldChar w:fldCharType="separate"/>
      </w:r>
      <w:r w:rsidR="00D77C4E" w:rsidRPr="00D77C4E">
        <w:rPr>
          <w:rFonts w:ascii="Calibri" w:hAnsi="Calibri" w:cs="Calibri"/>
        </w:rPr>
        <w:t>(Grimmer &amp; Stewart, 2013)</w:t>
      </w:r>
      <w:r w:rsidR="00D77C4E">
        <w:rPr>
          <w:lang w:val="tr-TR"/>
        </w:rPr>
        <w:fldChar w:fldCharType="end"/>
      </w:r>
      <w:r w:rsidR="00D77C4E">
        <w:rPr>
          <w:lang w:val="tr-TR"/>
        </w:rPr>
        <w:t>.</w:t>
      </w:r>
      <w:r w:rsidR="000B5AC2">
        <w:rPr>
          <w:lang w:val="tr-TR"/>
        </w:rPr>
        <w:t xml:space="preserve"> </w:t>
      </w:r>
      <w:r w:rsidR="00AF1010">
        <w:rPr>
          <w:lang w:val="tr-TR"/>
        </w:rPr>
        <w:t xml:space="preserve">Moreover, these methods are often unable to </w:t>
      </w:r>
      <w:r w:rsidR="00A73074">
        <w:rPr>
          <w:lang w:val="tr-TR"/>
        </w:rPr>
        <w:t>help researchers process multi-modal communication where the message is spread across different modalities such as memes, and campaing posters.</w:t>
      </w:r>
    </w:p>
    <w:p w14:paraId="427CCD5F" w14:textId="528CBDDD" w:rsidR="001F2B60" w:rsidRDefault="002B4434" w:rsidP="00920701">
      <w:pPr>
        <w:jc w:val="both"/>
        <w:rPr>
          <w:lang w:val="tr-TR"/>
        </w:rPr>
      </w:pPr>
      <w:r>
        <w:rPr>
          <w:lang w:val="tr-TR"/>
        </w:rPr>
        <w:t xml:space="preserve">While deep learning (DL) based models </w:t>
      </w:r>
      <w:r w:rsidR="001A5817">
        <w:rPr>
          <w:lang w:val="tr-TR"/>
        </w:rPr>
        <w:t xml:space="preserve">have similar, if not more demanding, </w:t>
      </w:r>
      <w:r w:rsidR="007B54CE">
        <w:rPr>
          <w:lang w:val="tr-TR"/>
        </w:rPr>
        <w:t xml:space="preserve">requirements in terms of training and validation, they also carry possiblity to extend </w:t>
      </w:r>
      <w:r w:rsidR="009B2F2D">
        <w:rPr>
          <w:lang w:val="tr-TR"/>
        </w:rPr>
        <w:t>content analysis inquiries to multi-modal materials. Previous studies</w:t>
      </w:r>
      <w:r w:rsidR="00E26780">
        <w:rPr>
          <w:lang w:val="tr-TR"/>
        </w:rPr>
        <w:t xml:space="preserve"> </w:t>
      </w:r>
      <w:r w:rsidR="009B2F2D">
        <w:rPr>
          <w:lang w:val="tr-TR"/>
        </w:rPr>
        <w:t>have demonstrated the flexibility of embeddings to analyze multimodel data</w:t>
      </w:r>
      <w:r w:rsidR="000D08B2">
        <w:rPr>
          <w:lang w:val="tr-TR"/>
        </w:rPr>
        <w:fldChar w:fldCharType="begin"/>
      </w:r>
      <w:r w:rsidR="000D08B2">
        <w:rPr>
          <w:lang w:val="tr-TR"/>
        </w:rPr>
        <w:instrText xml:space="preserve"> ADDIN ZOTERO_ITEM CSL_CITATION {"citationID":"y4YGQmlM","properties":{"formattedCitation":"(Li et al., 2022; Niu et al., 2019; Tseng et al., 2021)","plainCitation":"(Li et al., 2022; Niu et al., 2019; Tseng et al., 2021)","noteIndex":0},"citationItems":[{"id":5524,"uris":["http://zotero.org/groups/4688598/items/YXBM88ZI"],"itemData":{"id":5524,"type":"article-journal","abstract":"As a bridge between language and vision domains, cross-modal retrieval between images and texts is a hot research topic in recent years. It remains challenging because the current image representations usually lack semantic concepts in the corresponding sentence captions. To address this issue, we introduce an intuitive and interpretable reasoning model to learn a common embedding space for alignments between images and text descriptions. Specifically, our model first incorporates the semantic relationship information into visual and textual features by performing region or word relationship reasoning. Then it utilizes the gate and memory mechanism to perform global semantic reasoning on these relationship-enhanced features, select the discriminative information and gradually grow representations for the whole scene. Through the alignment learning, the learned visual representations capture key objects and semantic concepts of a scene as in the corresponding text caption. Experiments on MS-COCO and Flickr30K datasets validate that our method surpasses many recent state-of-the-arts with a clear margin. In addition to the effectiveness, our methods are also very efficient at the inference stage. Benefited from the effective overall representation learning, our methods are more than 30-75 times faster than many recent methods that rely on local matching algorithms.","container-title":"IEEE transactions on pattern analysis and machine intelligence","DOI":"10.1109/TPAMI.2022.3148470","ISSN":"1939-3539","journalAbbreviation":"IEEE Trans Pattern Anal Mach Intell","language":"eng","note":"PMID: 35130144","source":"PubMed","title":"Image-Text Embedding Learning via Visual and Textual Semantic Reasoning","volume":"PP","author":[{"family":"Li","given":"Kunpeng"},{"family":"Zhang","given":"Yulun"},{"family":"Li","given":"Kai"},{"family":"Li","given":"Yuanyuan"},{"family":"Fu","given":"Yun"}],"issued":{"date-parts":[["2022",2,7]]}}},{"id":5501,"uris":["http://zotero.org/groups/4688598/items/7DX9AR2D"],"itemData":{"id":5501,"type":"article-journal","abstract":"Image annotation aims to annotate a given image with a variable number of class labels corresponding to diverse visual concepts. In this paper, we address two main issues in large-scale image annotation: 1) how to learn a rich feature representation suitable for predicting a diverse set of visual concepts ranging from object, scene to abstract concept and 2) how to annotate an image with the optimal number of class labels. To address the first issue, we propose a novel multi-scale deep model for extracting rich and discriminative features capable of representing a wide range of visual concepts. Specifically, a novel two-branch deep neural network architecture is proposed, which comprises a very deep main network branch and a companion feature fusion network branch designed for fusing the multi-scale features computed from the main branch. The deep model is also made multi-modal by taking noisy user-provided tags as model input to complement the image input. For tackling the second issue, we introduce a label quantity prediction auxiliary task to the main label prediction task to explicitly estimate the optimal label number for a given image. Extensive experiments are carried out on two large-scale image annotation benchmark datasets, and the results show that our method significantly outperforms the state of the art.","container-title":"IEEE Transactions on Image Processing","DOI":"10.1109/TIP.2018.2881928","ISSN":"1941-0042","issue":"4","note":"event: IEEE Transactions on Image Processing","page":"1720-1731","source":"IEEE Xplore","title":"Multi-Modal Multi-Scale Deep Learning for Large-Scale Image Annotation","volume":"28","author":[{"family":"Niu","given":"Yulei"},{"family":"Lu","given":"Zhiwu"},{"family":"Wen","given":"Ji-Rong"},{"family":"Xiang","given":"Tao"},{"family":"Chang","given":"Shih-Fu"}],"issued":{"date-parts":[["2019",4]]}}},{"id":5523,"uris":["http://zotero.org/groups/4688598/items/3TB6FH2V"],"itemData":{"id":5523,"type":"article-journal","abstract":"Word embeddings such as ELMo and BERT have been shown to model word usage in language with greater efficacy through contextualized learning on large-scale language corpora, resulting in significant performance improvement across many natural language processing tasks. In this work we integrate acoustic information into contextualized lexical embeddings through the addition of a parallel stream to the bidirectional language model. This multimodal language model is trained on spoken language data that includes both text and audio modalities. We show that embeddings extracted from this model integrate paralinguistic cues into word meanings and can provide vital affective information by applying these multimodal embeddings to the task of speaker emotion recognition.","container-title":"IEEE Signal Processing Letters","DOI":"10.1109/LSP.2021.3065598","ISSN":"1558-2361","note":"event: IEEE Signal Processing Letters","page":"608-612","source":"IEEE Xplore","title":"Multimodal Embeddings From Language Models for Emotion Recognition in the Wild","volume":"28","author":[{"family":"Tseng","given":"Shao-Yen"},{"family":"Narayanan","given":"Shrikanth"},{"family":"Georgiou","given":"Panayiotis"}],"issued":{"date-parts":[["2021"]]}}}],"schema":"https://github.com/citation-style-language/schema/raw/master/csl-citation.json"} </w:instrText>
      </w:r>
      <w:r w:rsidR="000D08B2">
        <w:rPr>
          <w:lang w:val="tr-TR"/>
        </w:rPr>
        <w:fldChar w:fldCharType="separate"/>
      </w:r>
      <w:r w:rsidR="000D08B2" w:rsidRPr="00DB55E8">
        <w:rPr>
          <w:rFonts w:ascii="Calibri" w:hAnsi="Calibri" w:cs="Calibri"/>
        </w:rPr>
        <w:t>(Li et al., 2022; Niu et al., 2019; Tseng et al., 2021)</w:t>
      </w:r>
      <w:r w:rsidR="000D08B2">
        <w:rPr>
          <w:lang w:val="tr-TR"/>
        </w:rPr>
        <w:fldChar w:fldCharType="end"/>
      </w:r>
      <w:r w:rsidR="009B2F2D">
        <w:rPr>
          <w:lang w:val="tr-TR"/>
        </w:rPr>
        <w:t>.</w:t>
      </w:r>
      <w:r w:rsidR="00075F17">
        <w:rPr>
          <w:lang w:val="tr-TR"/>
        </w:rPr>
        <w:t xml:space="preserve"> This potential becomes even more valuable</w:t>
      </w:r>
      <w:r w:rsidR="0009560C">
        <w:rPr>
          <w:lang w:val="tr-TR"/>
        </w:rPr>
        <w:t xml:space="preserve"> as the political and social actors adapt and increase their communication on social media platforms using </w:t>
      </w:r>
      <w:r w:rsidR="00A8222C">
        <w:rPr>
          <w:lang w:val="tr-TR"/>
        </w:rPr>
        <w:t>audio-visual materials as well as text</w:t>
      </w:r>
      <w:r w:rsidR="00485211">
        <w:rPr>
          <w:lang w:val="tr-TR"/>
        </w:rPr>
        <w:t>. For example,</w:t>
      </w:r>
      <w:r w:rsidR="00A8222C">
        <w:rPr>
          <w:lang w:val="tr-TR"/>
        </w:rPr>
        <w:t xml:space="preserve"> one of the key political actors in Europe, the European Union has </w:t>
      </w:r>
      <w:r w:rsidR="00CC4DD4">
        <w:rPr>
          <w:lang w:val="tr-TR"/>
        </w:rPr>
        <w:t>increased its Twitter communication almost 4 folds in the last decade</w:t>
      </w:r>
      <w:r w:rsidR="00B70AB1">
        <w:rPr>
          <w:lang w:val="tr-TR"/>
        </w:rPr>
        <w:t xml:space="preserve"> where more than 40% of the messages contain at lease one embedded image </w:t>
      </w:r>
      <w:r w:rsidR="00856707">
        <w:rPr>
          <w:lang w:val="tr-TR"/>
        </w:rPr>
        <w:fldChar w:fldCharType="begin"/>
      </w:r>
      <w:r w:rsidR="00856707">
        <w:rPr>
          <w:lang w:val="tr-TR"/>
        </w:rPr>
        <w:instrText xml:space="preserve"> ADDIN ZOTERO_ITEM CSL_CITATION {"citationID":"nhpGtbO3","properties":{"formattedCitation":"(\\uc0\\u214{}zdemir &amp; Rauh, 2022)","plainCitation":"(Özdemir &amp; Rauh, 2022)","noteIndex":0},"citationItems":[{"id":5527,"uris":["http://zotero.org/groups/4688598/items/K2CHKHRA"],"itemData":{"id":5527,"type":"article-journal","abstract":"Sina Özdemir, Christian Rauh","container-title":"Politics and Governance","DOI":"10.17645/pag.v10i1.4686","ISSN":"2183-2463","issue":"1","language":"en","note":"number: 1","page":"133-145","source":"www.cogitatiopress.com","title":"A Bird’s Eye View: Supranational EU Actors on Twitter","title-short":"A Bird’s Eye View","volume":"10","author":[{"family":"Özdemir","given":"Sina"},{"family":"Rauh","given":"Christian"}],"issued":{"date-parts":[["2022",2,17]]}}}],"schema":"https://github.com/citation-style-language/schema/raw/master/csl-citation.json"} </w:instrText>
      </w:r>
      <w:r w:rsidR="00856707">
        <w:rPr>
          <w:lang w:val="tr-TR"/>
        </w:rPr>
        <w:fldChar w:fldCharType="separate"/>
      </w:r>
      <w:r w:rsidR="00856707" w:rsidRPr="00856707">
        <w:rPr>
          <w:rFonts w:ascii="Calibri" w:hAnsi="Calibri" w:cs="Calibri"/>
          <w:szCs w:val="24"/>
        </w:rPr>
        <w:t>(Özdemir &amp; Rauh, 2022)</w:t>
      </w:r>
      <w:r w:rsidR="00856707">
        <w:rPr>
          <w:lang w:val="tr-TR"/>
        </w:rPr>
        <w:fldChar w:fldCharType="end"/>
      </w:r>
      <w:r w:rsidR="002647FB">
        <w:rPr>
          <w:lang w:val="tr-TR"/>
        </w:rPr>
        <w:t>. Against this backdrop, DL embeddings</w:t>
      </w:r>
      <w:r w:rsidR="004B7A00">
        <w:rPr>
          <w:lang w:val="tr-TR"/>
        </w:rPr>
        <w:t xml:space="preserve"> carry the potential to open up new research venues and possiblities.</w:t>
      </w:r>
    </w:p>
    <w:p w14:paraId="1985C09C" w14:textId="77777777" w:rsidR="00382554" w:rsidRDefault="00702EE2" w:rsidP="00920701">
      <w:pPr>
        <w:jc w:val="both"/>
        <w:rPr>
          <w:lang w:val="tr-TR"/>
        </w:rPr>
      </w:pPr>
      <w:r>
        <w:rPr>
          <w:lang w:val="tr-TR"/>
        </w:rPr>
        <w:t xml:space="preserve">In this paper, we evaluate the </w:t>
      </w:r>
      <w:r w:rsidR="00CA27CB">
        <w:rPr>
          <w:lang w:val="tr-TR"/>
        </w:rPr>
        <w:t xml:space="preserve">feasibility of using multi-modal DL </w:t>
      </w:r>
      <w:r w:rsidR="0020448F">
        <w:rPr>
          <w:lang w:val="tr-TR"/>
        </w:rPr>
        <w:t>embeddings to classify political messages where the message is delivered with a combination of visual and textual modalities</w:t>
      </w:r>
      <w:r w:rsidR="006E1622">
        <w:rPr>
          <w:lang w:val="tr-TR"/>
        </w:rPr>
        <w:t xml:space="preserve"> in a computational experiment. </w:t>
      </w:r>
      <w:r w:rsidR="00920D1A">
        <w:rPr>
          <w:lang w:val="tr-TR"/>
        </w:rPr>
        <w:t>We utilize series of SL models and multi-modal DL embedding to classify manually annotated tweets from EU executives</w:t>
      </w:r>
      <w:r w:rsidR="00466D63">
        <w:rPr>
          <w:lang w:val="tr-TR"/>
        </w:rPr>
        <w:t xml:space="preserve">. We then compare the classification performance </w:t>
      </w:r>
      <w:r w:rsidR="00FF20B6">
        <w:rPr>
          <w:lang w:val="tr-TR"/>
        </w:rPr>
        <w:t>of these models</w:t>
      </w:r>
      <w:r w:rsidR="00F71C75">
        <w:rPr>
          <w:lang w:val="tr-TR"/>
        </w:rPr>
        <w:t>. Our results indicate [...]. Finally, we conclude with some recommendations for researchers who would like to use multi-modal data</w:t>
      </w:r>
      <w:r w:rsidR="00382554">
        <w:rPr>
          <w:lang w:val="tr-TR"/>
        </w:rPr>
        <w:t xml:space="preserve"> in automated content analysis.</w:t>
      </w:r>
    </w:p>
    <w:p w14:paraId="5B28C4A1" w14:textId="77777777" w:rsidR="00382554" w:rsidRDefault="00382554" w:rsidP="00920701">
      <w:pPr>
        <w:jc w:val="both"/>
        <w:rPr>
          <w:lang w:val="tr-TR"/>
        </w:rPr>
      </w:pPr>
    </w:p>
    <w:p w14:paraId="42EA489C" w14:textId="66576CC4" w:rsidR="001F2B60" w:rsidRDefault="00382554" w:rsidP="00382554">
      <w:pPr>
        <w:pStyle w:val="Heading1"/>
        <w:rPr>
          <w:lang w:val="tr-TR"/>
        </w:rPr>
      </w:pPr>
      <w:r>
        <w:rPr>
          <w:lang w:val="tr-TR"/>
        </w:rPr>
        <w:t>Research design and data:</w:t>
      </w:r>
    </w:p>
    <w:p w14:paraId="42F49ACE" w14:textId="3CE3B77D" w:rsidR="00382554" w:rsidRDefault="00382554" w:rsidP="00382554">
      <w:pPr>
        <w:rPr>
          <w:lang w:val="tr-TR"/>
        </w:rPr>
      </w:pPr>
    </w:p>
    <w:p w14:paraId="0EB389AB" w14:textId="6C548F9F" w:rsidR="00595146" w:rsidRPr="00590D9D" w:rsidRDefault="003E42DE" w:rsidP="00595146">
      <w:pPr>
        <w:jc w:val="both"/>
        <w:rPr>
          <w:lang w:val="tr-TR"/>
        </w:rPr>
      </w:pPr>
      <w:r>
        <w:rPr>
          <w:lang w:val="tr-TR"/>
        </w:rPr>
        <w:t xml:space="preserve">We use 830 tweets from the EU executive accounts sent out between </w:t>
      </w:r>
      <w:r w:rsidR="00141BB8">
        <w:rPr>
          <w:lang w:val="tr-TR"/>
        </w:rPr>
        <w:t>December 1st 2019 and July 31st 2020.</w:t>
      </w:r>
      <w:r w:rsidR="00590D9D">
        <w:rPr>
          <w:lang w:val="tr-TR"/>
        </w:rPr>
        <w:t xml:space="preserve"> </w:t>
      </w:r>
      <w:r w:rsidR="00590D9D">
        <w:t>We focus on these 830 tweets in our experiment specifically because they deliver their message by combining text and images</w:t>
      </w:r>
      <w:r w:rsidR="001A37CC">
        <w:t xml:space="preserve"> or supplemented the textual message with imagery</w:t>
      </w:r>
      <w:r w:rsidR="00590D9D">
        <w:rPr>
          <w:lang w:val="tr-TR"/>
        </w:rPr>
        <w:t>. An example of them is presented in figure 1.</w:t>
      </w:r>
      <w:r w:rsidR="00141BB8">
        <w:rPr>
          <w:lang w:val="tr-TR"/>
        </w:rPr>
        <w:t xml:space="preserve"> The tweets are manually annotated </w:t>
      </w:r>
      <w:r w:rsidR="00B3577C">
        <w:rPr>
          <w:lang w:val="tr-TR"/>
        </w:rPr>
        <w:t>as a part of the project Trondheim Analytica (Özdemir, Graneng, de Wilde, forthcoming)</w:t>
      </w:r>
      <w:r w:rsidR="00AB3583">
        <w:rPr>
          <w:lang w:val="tr-TR"/>
        </w:rPr>
        <w:t xml:space="preserve">. The orginal dataset </w:t>
      </w:r>
      <w:r w:rsidR="00364F9F">
        <w:rPr>
          <w:lang w:val="tr-TR"/>
        </w:rPr>
        <w:t xml:space="preserve">is composed of all tweets from the 117 verified accounts of EU executives </w:t>
      </w:r>
      <w:r w:rsidR="00EF7ABF">
        <w:rPr>
          <w:lang w:val="tr-TR"/>
        </w:rPr>
        <w:t xml:space="preserve">which includes commissioners, </w:t>
      </w:r>
      <w:r w:rsidR="00940554">
        <w:rPr>
          <w:lang w:val="tr-TR"/>
        </w:rPr>
        <w:t xml:space="preserve">director generals, </w:t>
      </w:r>
      <w:r w:rsidR="00035208">
        <w:rPr>
          <w:lang w:val="tr-TR"/>
        </w:rPr>
        <w:t xml:space="preserve">institutions and </w:t>
      </w:r>
      <w:r w:rsidR="00035208">
        <w:rPr>
          <w:lang w:val="tr-TR"/>
        </w:rPr>
        <w:lastRenderedPageBreak/>
        <w:t xml:space="preserve">agencies responsible for policy making and implementation at the EU level. </w:t>
      </w:r>
      <w:r w:rsidR="000E4607">
        <w:rPr>
          <w:lang w:val="tr-TR"/>
        </w:rPr>
        <w:t>Tweets were</w:t>
      </w:r>
      <w:r w:rsidR="000E4607" w:rsidRPr="000E4607">
        <w:rPr>
          <w:lang w:val="tr-TR"/>
        </w:rPr>
        <w:t xml:space="preserve"> manually coded as a whole according to its key message</w:t>
      </w:r>
      <w:r w:rsidR="000E4607">
        <w:rPr>
          <w:lang w:val="tr-TR"/>
        </w:rPr>
        <w:t xml:space="preserve"> by a team of two researchers</w:t>
      </w:r>
      <w:r w:rsidR="000E4607" w:rsidRPr="000E4607">
        <w:rPr>
          <w:lang w:val="tr-TR"/>
        </w:rPr>
        <w:t xml:space="preserve">. </w:t>
      </w:r>
      <w:r w:rsidR="00A9092E">
        <w:rPr>
          <w:lang w:val="tr-TR"/>
        </w:rPr>
        <w:t>T</w:t>
      </w:r>
      <w:r w:rsidR="000E4607" w:rsidRPr="000E4607">
        <w:rPr>
          <w:lang w:val="tr-TR"/>
        </w:rPr>
        <w:t>hese key messages</w:t>
      </w:r>
      <w:r w:rsidR="00A9092E">
        <w:rPr>
          <w:lang w:val="tr-TR"/>
        </w:rPr>
        <w:t>,</w:t>
      </w:r>
      <w:r w:rsidR="000E4607" w:rsidRPr="000E4607">
        <w:rPr>
          <w:lang w:val="tr-TR"/>
        </w:rPr>
        <w:t xml:space="preserve"> object of publicity, </w:t>
      </w:r>
      <w:r w:rsidR="00D375F4">
        <w:rPr>
          <w:lang w:val="tr-TR"/>
        </w:rPr>
        <w:t xml:space="preserve"> are </w:t>
      </w:r>
      <w:r w:rsidR="000E4607" w:rsidRPr="000E4607">
        <w:rPr>
          <w:lang w:val="tr-TR"/>
        </w:rPr>
        <w:t>the specific acts in the tweet such as meetings, identity or mission statements, opinions, and identified by “what is being publicized in the tweet?”.</w:t>
      </w:r>
      <w:r w:rsidR="00C022F1">
        <w:rPr>
          <w:lang w:val="tr-TR"/>
        </w:rPr>
        <w:t xml:space="preserve"> O</w:t>
      </w:r>
      <w:r w:rsidR="00C022F1" w:rsidRPr="000E4607">
        <w:rPr>
          <w:lang w:val="tr-TR"/>
        </w:rPr>
        <w:t xml:space="preserve">bject of publicity </w:t>
      </w:r>
      <w:r w:rsidR="00595146" w:rsidRPr="000E4607">
        <w:rPr>
          <w:lang w:val="tr-TR"/>
        </w:rPr>
        <w:t>consists of six different categories</w:t>
      </w:r>
      <w:r w:rsidR="00595146">
        <w:rPr>
          <w:lang w:val="tr-TR"/>
        </w:rPr>
        <w:t xml:space="preserve"> which are</w:t>
      </w:r>
      <w:r w:rsidR="00C022F1" w:rsidRPr="000E4607">
        <w:rPr>
          <w:lang w:val="tr-TR"/>
        </w:rPr>
        <w:t xml:space="preserve"> coded as individual binary indicators</w:t>
      </w:r>
      <w:r w:rsidR="002E4478">
        <w:rPr>
          <w:lang w:val="tr-TR"/>
        </w:rPr>
        <w:t xml:space="preserve"> since</w:t>
      </w:r>
      <w:r w:rsidR="00C022F1" w:rsidRPr="000E4607">
        <w:rPr>
          <w:lang w:val="tr-TR"/>
        </w:rPr>
        <w:t xml:space="preserve"> tweets can contain multiple categories of object of publicity</w:t>
      </w:r>
      <w:r w:rsidR="002E4478">
        <w:rPr>
          <w:lang w:val="tr-TR"/>
        </w:rPr>
        <w:t>.</w:t>
      </w:r>
      <w:r w:rsidR="00BD29C1">
        <w:rPr>
          <w:lang w:val="tr-TR"/>
        </w:rPr>
        <w:t xml:space="preserve"> Reply category is provided by Twitter API.</w:t>
      </w:r>
      <w:r w:rsidR="00595146" w:rsidRPr="000E4607">
        <w:rPr>
          <w:lang w:val="tr-TR"/>
        </w:rPr>
        <w:t xml:space="preserve"> Categories for object of publicity and example tweets are presented in Table 1. </w:t>
      </w:r>
      <w:r w:rsidR="002E4478">
        <w:rPr>
          <w:lang w:val="tr-TR"/>
        </w:rPr>
        <w:t>To ensure the data quality,</w:t>
      </w:r>
      <w:r w:rsidR="00C022F1" w:rsidRPr="000E4607">
        <w:rPr>
          <w:lang w:val="tr-TR"/>
        </w:rPr>
        <w:t xml:space="preserve"> three rounds of intercoder reliability tests</w:t>
      </w:r>
      <w:r w:rsidR="00E37D16">
        <w:rPr>
          <w:lang w:val="tr-TR"/>
        </w:rPr>
        <w:t xml:space="preserve"> were conducted</w:t>
      </w:r>
      <w:r w:rsidR="00C022F1" w:rsidRPr="000E4607">
        <w:rPr>
          <w:lang w:val="tr-TR"/>
        </w:rPr>
        <w:t xml:space="preserve"> between coders before coding the full sample.</w:t>
      </w:r>
      <w:r w:rsidR="00595146" w:rsidRPr="00595146">
        <w:rPr>
          <w:lang w:val="tr-TR"/>
        </w:rPr>
        <w:t xml:space="preserve"> </w:t>
      </w:r>
      <w:r w:rsidR="00595146" w:rsidRPr="000E4607">
        <w:rPr>
          <w:lang w:val="tr-TR"/>
        </w:rPr>
        <w:t>The first two rounds showed insufficient reliability scores, but after intensive training and discussion among coders, we reached sufficient reliability scores across all coding categories (</w:t>
      </w:r>
      <w:r w:rsidR="001E4277">
        <w:rPr>
          <w:lang w:val="tr-TR"/>
        </w:rPr>
        <w:t xml:space="preserve">Krippendorf </w:t>
      </w:r>
      <w:r w:rsidR="001E4277">
        <w:rPr>
          <w:rFonts w:cstheme="minorHAnsi"/>
          <w:lang w:val="tr-TR"/>
        </w:rPr>
        <w:t>α</w:t>
      </w:r>
      <w:r w:rsidR="001E4277">
        <w:rPr>
          <w:lang w:val="tr-TR"/>
        </w:rPr>
        <w:t xml:space="preserve"> &gt;.8</w:t>
      </w:r>
      <w:r w:rsidR="00595146" w:rsidRPr="000E4607">
        <w:rPr>
          <w:lang w:val="tr-TR"/>
        </w:rPr>
        <w:t>).</w:t>
      </w:r>
    </w:p>
    <w:p w14:paraId="060BCE7A" w14:textId="2A8C1537" w:rsidR="00D325C3" w:rsidRDefault="00D325C3" w:rsidP="00D325C3">
      <w:pPr>
        <w:pStyle w:val="Caption"/>
        <w:keepNext/>
      </w:pPr>
      <w:r>
        <w:t xml:space="preserve">Table </w:t>
      </w:r>
      <w:r w:rsidR="00D47401">
        <w:fldChar w:fldCharType="begin"/>
      </w:r>
      <w:r w:rsidR="00D47401">
        <w:instrText xml:space="preserve"> SEQ Table \* ARABIC </w:instrText>
      </w:r>
      <w:r w:rsidR="00D47401">
        <w:fldChar w:fldCharType="separate"/>
      </w:r>
      <w:r w:rsidR="00BD29C1">
        <w:rPr>
          <w:noProof/>
        </w:rPr>
        <w:t>1</w:t>
      </w:r>
      <w:r w:rsidR="00D47401">
        <w:rPr>
          <w:noProof/>
        </w:rPr>
        <w:fldChar w:fldCharType="end"/>
      </w:r>
      <w:r>
        <w:t>: Categories for object of publicity</w:t>
      </w:r>
    </w:p>
    <w:tbl>
      <w:tblPr>
        <w:tblStyle w:val="TableGrid"/>
        <w:tblW w:w="926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4"/>
        <w:gridCol w:w="2384"/>
        <w:gridCol w:w="2158"/>
        <w:gridCol w:w="2158"/>
      </w:tblGrid>
      <w:tr w:rsidR="00FF7AE3" w:rsidRPr="0078643B" w14:paraId="5F341C88" w14:textId="05FD3B24" w:rsidTr="00FF7AE3">
        <w:trPr>
          <w:trHeight w:val="594"/>
        </w:trPr>
        <w:tc>
          <w:tcPr>
            <w:tcW w:w="2564" w:type="dxa"/>
            <w:vMerge w:val="restart"/>
            <w:tcBorders>
              <w:top w:val="single" w:sz="18" w:space="0" w:color="auto"/>
            </w:tcBorders>
            <w:vAlign w:val="center"/>
          </w:tcPr>
          <w:p w14:paraId="56456BA5" w14:textId="77777777" w:rsidR="00FF7AE3" w:rsidRPr="0078643B" w:rsidRDefault="00FF7AE3" w:rsidP="00FF7AE3">
            <w:pPr>
              <w:jc w:val="center"/>
              <w:rPr>
                <w:b/>
                <w:sz w:val="20"/>
                <w:szCs w:val="16"/>
              </w:rPr>
            </w:pPr>
            <w:r w:rsidRPr="0078643B">
              <w:rPr>
                <w:b/>
                <w:sz w:val="20"/>
                <w:szCs w:val="16"/>
              </w:rPr>
              <w:t>Object of publicity categories</w:t>
            </w:r>
          </w:p>
        </w:tc>
        <w:tc>
          <w:tcPr>
            <w:tcW w:w="2384" w:type="dxa"/>
            <w:vMerge w:val="restart"/>
            <w:tcBorders>
              <w:top w:val="single" w:sz="18" w:space="0" w:color="auto"/>
            </w:tcBorders>
            <w:vAlign w:val="center"/>
          </w:tcPr>
          <w:p w14:paraId="403F8091" w14:textId="77777777" w:rsidR="00FF7AE3" w:rsidRPr="0078643B" w:rsidRDefault="00FF7AE3" w:rsidP="00FF7AE3">
            <w:pPr>
              <w:jc w:val="center"/>
              <w:rPr>
                <w:b/>
                <w:sz w:val="20"/>
                <w:szCs w:val="16"/>
              </w:rPr>
            </w:pPr>
            <w:r w:rsidRPr="0078643B">
              <w:rPr>
                <w:b/>
                <w:sz w:val="20"/>
                <w:szCs w:val="16"/>
              </w:rPr>
              <w:t>Definition</w:t>
            </w:r>
          </w:p>
        </w:tc>
        <w:tc>
          <w:tcPr>
            <w:tcW w:w="4316" w:type="dxa"/>
            <w:gridSpan w:val="2"/>
            <w:tcBorders>
              <w:top w:val="single" w:sz="18" w:space="0" w:color="auto"/>
            </w:tcBorders>
            <w:vAlign w:val="center"/>
          </w:tcPr>
          <w:p w14:paraId="5ED2908B" w14:textId="4FF78A9A" w:rsidR="00FF7AE3" w:rsidRPr="0078643B" w:rsidRDefault="00FF7AE3" w:rsidP="00FF7AE3">
            <w:pPr>
              <w:jc w:val="center"/>
              <w:rPr>
                <w:b/>
                <w:sz w:val="20"/>
                <w:szCs w:val="16"/>
              </w:rPr>
            </w:pPr>
            <w:r>
              <w:rPr>
                <w:b/>
                <w:sz w:val="20"/>
                <w:szCs w:val="16"/>
              </w:rPr>
              <w:t>Label distributions</w:t>
            </w:r>
          </w:p>
        </w:tc>
      </w:tr>
      <w:tr w:rsidR="00FF7AE3" w:rsidRPr="0078643B" w14:paraId="70B212DE" w14:textId="77777777" w:rsidTr="00FF7AE3">
        <w:trPr>
          <w:trHeight w:val="594"/>
        </w:trPr>
        <w:tc>
          <w:tcPr>
            <w:tcW w:w="2564" w:type="dxa"/>
            <w:vMerge/>
            <w:tcBorders>
              <w:bottom w:val="single" w:sz="18" w:space="0" w:color="auto"/>
            </w:tcBorders>
          </w:tcPr>
          <w:p w14:paraId="4D38065D" w14:textId="77777777" w:rsidR="00FF7AE3" w:rsidRPr="0078643B" w:rsidRDefault="00FF7AE3" w:rsidP="0078643B">
            <w:pPr>
              <w:spacing w:line="480" w:lineRule="auto"/>
              <w:jc w:val="both"/>
              <w:rPr>
                <w:b/>
                <w:sz w:val="20"/>
                <w:szCs w:val="16"/>
              </w:rPr>
            </w:pPr>
          </w:p>
        </w:tc>
        <w:tc>
          <w:tcPr>
            <w:tcW w:w="2384" w:type="dxa"/>
            <w:vMerge/>
            <w:tcBorders>
              <w:bottom w:val="single" w:sz="18" w:space="0" w:color="auto"/>
            </w:tcBorders>
          </w:tcPr>
          <w:p w14:paraId="795909D4" w14:textId="77777777" w:rsidR="00FF7AE3" w:rsidRPr="0078643B" w:rsidRDefault="00FF7AE3" w:rsidP="0078643B">
            <w:pPr>
              <w:spacing w:line="480" w:lineRule="auto"/>
              <w:jc w:val="both"/>
              <w:rPr>
                <w:b/>
                <w:sz w:val="20"/>
                <w:szCs w:val="16"/>
              </w:rPr>
            </w:pPr>
          </w:p>
        </w:tc>
        <w:tc>
          <w:tcPr>
            <w:tcW w:w="2158" w:type="dxa"/>
            <w:tcBorders>
              <w:bottom w:val="single" w:sz="18" w:space="0" w:color="auto"/>
            </w:tcBorders>
            <w:vAlign w:val="center"/>
          </w:tcPr>
          <w:p w14:paraId="67DB075E" w14:textId="668D1B79" w:rsidR="00FF7AE3" w:rsidRPr="0078643B" w:rsidRDefault="00FF7AE3" w:rsidP="00FF7AE3">
            <w:pPr>
              <w:spacing w:line="480" w:lineRule="auto"/>
              <w:jc w:val="center"/>
              <w:rPr>
                <w:b/>
                <w:sz w:val="20"/>
                <w:szCs w:val="16"/>
              </w:rPr>
            </w:pPr>
            <w:r>
              <w:rPr>
                <w:b/>
                <w:sz w:val="20"/>
                <w:szCs w:val="16"/>
              </w:rPr>
              <w:t>1</w:t>
            </w:r>
          </w:p>
        </w:tc>
        <w:tc>
          <w:tcPr>
            <w:tcW w:w="2158" w:type="dxa"/>
            <w:tcBorders>
              <w:bottom w:val="single" w:sz="18" w:space="0" w:color="auto"/>
            </w:tcBorders>
            <w:vAlign w:val="center"/>
          </w:tcPr>
          <w:p w14:paraId="58B69D01" w14:textId="4E63CF84" w:rsidR="00FF7AE3" w:rsidRPr="0078643B" w:rsidRDefault="00FF7AE3" w:rsidP="00FF7AE3">
            <w:pPr>
              <w:spacing w:line="480" w:lineRule="auto"/>
              <w:jc w:val="center"/>
              <w:rPr>
                <w:b/>
                <w:sz w:val="20"/>
                <w:szCs w:val="16"/>
              </w:rPr>
            </w:pPr>
            <w:r>
              <w:rPr>
                <w:b/>
                <w:sz w:val="20"/>
                <w:szCs w:val="16"/>
              </w:rPr>
              <w:t>0</w:t>
            </w:r>
          </w:p>
        </w:tc>
      </w:tr>
      <w:tr w:rsidR="00E03340" w:rsidRPr="0078643B" w14:paraId="45D42EF3" w14:textId="66E60BDE" w:rsidTr="00FF7AE3">
        <w:tc>
          <w:tcPr>
            <w:tcW w:w="2564" w:type="dxa"/>
            <w:tcBorders>
              <w:top w:val="single" w:sz="18" w:space="0" w:color="auto"/>
            </w:tcBorders>
          </w:tcPr>
          <w:p w14:paraId="02C85ED2" w14:textId="77777777" w:rsidR="00E03340" w:rsidRPr="0078643B" w:rsidRDefault="00E03340" w:rsidP="0078643B">
            <w:pPr>
              <w:spacing w:line="480" w:lineRule="auto"/>
              <w:jc w:val="both"/>
              <w:rPr>
                <w:sz w:val="16"/>
                <w:szCs w:val="16"/>
              </w:rPr>
            </w:pPr>
            <w:r w:rsidRPr="0078643B">
              <w:rPr>
                <w:sz w:val="16"/>
                <w:szCs w:val="16"/>
              </w:rPr>
              <w:t>Identity and mandate</w:t>
            </w:r>
          </w:p>
        </w:tc>
        <w:tc>
          <w:tcPr>
            <w:tcW w:w="2384" w:type="dxa"/>
            <w:tcBorders>
              <w:top w:val="single" w:sz="18" w:space="0" w:color="auto"/>
            </w:tcBorders>
          </w:tcPr>
          <w:p w14:paraId="5BEA47DF" w14:textId="77777777" w:rsidR="00E03340" w:rsidRPr="0078643B" w:rsidRDefault="00E03340" w:rsidP="00E03340">
            <w:pPr>
              <w:jc w:val="both"/>
              <w:rPr>
                <w:sz w:val="16"/>
                <w:szCs w:val="16"/>
              </w:rPr>
            </w:pPr>
            <w:r w:rsidRPr="0078643B">
              <w:rPr>
                <w:sz w:val="16"/>
                <w:szCs w:val="16"/>
              </w:rPr>
              <w:t>Messages that aim to inform the audience about reasons as to why the EU, its institutions and bureaucrats exist and have a political role</w:t>
            </w:r>
          </w:p>
        </w:tc>
        <w:tc>
          <w:tcPr>
            <w:tcW w:w="2158" w:type="dxa"/>
            <w:tcBorders>
              <w:top w:val="single" w:sz="18" w:space="0" w:color="auto"/>
            </w:tcBorders>
          </w:tcPr>
          <w:p w14:paraId="2C8076DF" w14:textId="77777777" w:rsidR="00E03340" w:rsidRPr="0078643B" w:rsidRDefault="00E03340" w:rsidP="0078643B">
            <w:pPr>
              <w:spacing w:line="480" w:lineRule="auto"/>
              <w:jc w:val="both"/>
              <w:rPr>
                <w:sz w:val="16"/>
                <w:szCs w:val="16"/>
              </w:rPr>
            </w:pPr>
          </w:p>
        </w:tc>
        <w:tc>
          <w:tcPr>
            <w:tcW w:w="2158" w:type="dxa"/>
            <w:tcBorders>
              <w:top w:val="single" w:sz="18" w:space="0" w:color="auto"/>
            </w:tcBorders>
          </w:tcPr>
          <w:p w14:paraId="226227C1" w14:textId="31DAA88A" w:rsidR="00E03340" w:rsidRPr="0078643B" w:rsidRDefault="00E03340" w:rsidP="0078643B">
            <w:pPr>
              <w:spacing w:line="480" w:lineRule="auto"/>
              <w:jc w:val="both"/>
              <w:rPr>
                <w:sz w:val="16"/>
                <w:szCs w:val="16"/>
              </w:rPr>
            </w:pPr>
          </w:p>
        </w:tc>
      </w:tr>
      <w:tr w:rsidR="00E03340" w:rsidRPr="0078643B" w14:paraId="005A25EF" w14:textId="16FF62D3" w:rsidTr="00FF7AE3">
        <w:tc>
          <w:tcPr>
            <w:tcW w:w="2564" w:type="dxa"/>
          </w:tcPr>
          <w:p w14:paraId="164711F7" w14:textId="77777777" w:rsidR="00E03340" w:rsidRPr="0078643B" w:rsidRDefault="00E03340" w:rsidP="0078643B">
            <w:pPr>
              <w:spacing w:line="480" w:lineRule="auto"/>
              <w:jc w:val="both"/>
              <w:rPr>
                <w:sz w:val="16"/>
                <w:szCs w:val="16"/>
              </w:rPr>
            </w:pPr>
          </w:p>
        </w:tc>
        <w:tc>
          <w:tcPr>
            <w:tcW w:w="2384" w:type="dxa"/>
          </w:tcPr>
          <w:p w14:paraId="3F88DB84" w14:textId="77777777" w:rsidR="00E03340" w:rsidRPr="0078643B" w:rsidRDefault="00E03340" w:rsidP="00E03340">
            <w:pPr>
              <w:jc w:val="both"/>
              <w:rPr>
                <w:sz w:val="16"/>
                <w:szCs w:val="16"/>
              </w:rPr>
            </w:pPr>
          </w:p>
        </w:tc>
        <w:tc>
          <w:tcPr>
            <w:tcW w:w="2158" w:type="dxa"/>
          </w:tcPr>
          <w:p w14:paraId="565D335E" w14:textId="77777777" w:rsidR="00E03340" w:rsidRPr="0078643B" w:rsidRDefault="00E03340" w:rsidP="0078643B">
            <w:pPr>
              <w:spacing w:line="480" w:lineRule="auto"/>
              <w:jc w:val="both"/>
              <w:rPr>
                <w:sz w:val="16"/>
                <w:szCs w:val="16"/>
              </w:rPr>
            </w:pPr>
          </w:p>
        </w:tc>
        <w:tc>
          <w:tcPr>
            <w:tcW w:w="2158" w:type="dxa"/>
          </w:tcPr>
          <w:p w14:paraId="5E7EEE4D" w14:textId="2A889F8A" w:rsidR="00E03340" w:rsidRPr="0078643B" w:rsidRDefault="00E03340" w:rsidP="0078643B">
            <w:pPr>
              <w:spacing w:line="480" w:lineRule="auto"/>
              <w:jc w:val="both"/>
              <w:rPr>
                <w:sz w:val="16"/>
                <w:szCs w:val="16"/>
              </w:rPr>
            </w:pPr>
          </w:p>
        </w:tc>
      </w:tr>
      <w:tr w:rsidR="00E03340" w:rsidRPr="0078643B" w14:paraId="7B85BC17" w14:textId="61F9B620" w:rsidTr="00FF7AE3">
        <w:tc>
          <w:tcPr>
            <w:tcW w:w="2564" w:type="dxa"/>
          </w:tcPr>
          <w:p w14:paraId="1B3DC11E" w14:textId="77777777" w:rsidR="00E03340" w:rsidRPr="0078643B" w:rsidRDefault="00E03340" w:rsidP="0078643B">
            <w:pPr>
              <w:spacing w:line="480" w:lineRule="auto"/>
              <w:jc w:val="both"/>
              <w:rPr>
                <w:sz w:val="16"/>
                <w:szCs w:val="16"/>
              </w:rPr>
            </w:pPr>
            <w:r w:rsidRPr="0078643B">
              <w:rPr>
                <w:sz w:val="16"/>
                <w:szCs w:val="16"/>
              </w:rPr>
              <w:t>Output</w:t>
            </w:r>
          </w:p>
        </w:tc>
        <w:tc>
          <w:tcPr>
            <w:tcW w:w="2384" w:type="dxa"/>
          </w:tcPr>
          <w:p w14:paraId="2B26688D" w14:textId="77777777" w:rsidR="00E03340" w:rsidRPr="0078643B" w:rsidRDefault="00E03340" w:rsidP="00E03340">
            <w:pPr>
              <w:jc w:val="both"/>
              <w:rPr>
                <w:sz w:val="16"/>
                <w:szCs w:val="16"/>
              </w:rPr>
            </w:pPr>
            <w:r w:rsidRPr="0078643B">
              <w:rPr>
                <w:sz w:val="16"/>
                <w:szCs w:val="16"/>
              </w:rPr>
              <w:t>Messages that provide an update and information on political operations, policies, programs, reports published by the EU, its institutions, or its bureaucrats</w:t>
            </w:r>
          </w:p>
        </w:tc>
        <w:tc>
          <w:tcPr>
            <w:tcW w:w="2158" w:type="dxa"/>
          </w:tcPr>
          <w:p w14:paraId="375FB1C0" w14:textId="77777777" w:rsidR="00E03340" w:rsidRPr="0078643B" w:rsidRDefault="00E03340" w:rsidP="0078643B">
            <w:pPr>
              <w:spacing w:line="480" w:lineRule="auto"/>
              <w:jc w:val="both"/>
              <w:rPr>
                <w:sz w:val="16"/>
                <w:szCs w:val="16"/>
              </w:rPr>
            </w:pPr>
          </w:p>
        </w:tc>
        <w:tc>
          <w:tcPr>
            <w:tcW w:w="2158" w:type="dxa"/>
          </w:tcPr>
          <w:p w14:paraId="43CCC257" w14:textId="50E68A97" w:rsidR="00E03340" w:rsidRPr="0078643B" w:rsidRDefault="00E03340" w:rsidP="0078643B">
            <w:pPr>
              <w:spacing w:line="480" w:lineRule="auto"/>
              <w:jc w:val="both"/>
              <w:rPr>
                <w:sz w:val="16"/>
                <w:szCs w:val="16"/>
              </w:rPr>
            </w:pPr>
          </w:p>
        </w:tc>
      </w:tr>
      <w:tr w:rsidR="00E03340" w:rsidRPr="0078643B" w14:paraId="39DC2B56" w14:textId="1F7E51E3" w:rsidTr="00FF7AE3">
        <w:tc>
          <w:tcPr>
            <w:tcW w:w="2564" w:type="dxa"/>
          </w:tcPr>
          <w:p w14:paraId="5C390CAE" w14:textId="77777777" w:rsidR="00E03340" w:rsidRPr="0078643B" w:rsidRDefault="00E03340" w:rsidP="0078643B">
            <w:pPr>
              <w:spacing w:line="480" w:lineRule="auto"/>
              <w:jc w:val="both"/>
              <w:rPr>
                <w:sz w:val="16"/>
                <w:szCs w:val="16"/>
              </w:rPr>
            </w:pPr>
          </w:p>
        </w:tc>
        <w:tc>
          <w:tcPr>
            <w:tcW w:w="2384" w:type="dxa"/>
          </w:tcPr>
          <w:p w14:paraId="13A847EE" w14:textId="77777777" w:rsidR="00E03340" w:rsidRPr="0078643B" w:rsidRDefault="00E03340" w:rsidP="00E03340">
            <w:pPr>
              <w:jc w:val="both"/>
              <w:rPr>
                <w:sz w:val="16"/>
                <w:szCs w:val="16"/>
              </w:rPr>
            </w:pPr>
          </w:p>
        </w:tc>
        <w:tc>
          <w:tcPr>
            <w:tcW w:w="2158" w:type="dxa"/>
          </w:tcPr>
          <w:p w14:paraId="33410073" w14:textId="77777777" w:rsidR="00E03340" w:rsidRPr="0078643B" w:rsidRDefault="00E03340" w:rsidP="0078643B">
            <w:pPr>
              <w:spacing w:line="480" w:lineRule="auto"/>
              <w:jc w:val="both"/>
              <w:rPr>
                <w:sz w:val="16"/>
                <w:szCs w:val="16"/>
              </w:rPr>
            </w:pPr>
          </w:p>
        </w:tc>
        <w:tc>
          <w:tcPr>
            <w:tcW w:w="2158" w:type="dxa"/>
          </w:tcPr>
          <w:p w14:paraId="4C182564" w14:textId="3AF06434" w:rsidR="00E03340" w:rsidRPr="0078643B" w:rsidRDefault="00E03340" w:rsidP="0078643B">
            <w:pPr>
              <w:spacing w:line="480" w:lineRule="auto"/>
              <w:jc w:val="both"/>
              <w:rPr>
                <w:sz w:val="16"/>
                <w:szCs w:val="16"/>
              </w:rPr>
            </w:pPr>
          </w:p>
        </w:tc>
      </w:tr>
      <w:tr w:rsidR="00E03340" w:rsidRPr="0078643B" w14:paraId="5BA53671" w14:textId="01EF1D87" w:rsidTr="00FF7AE3">
        <w:tc>
          <w:tcPr>
            <w:tcW w:w="2564" w:type="dxa"/>
          </w:tcPr>
          <w:p w14:paraId="51C71DD0" w14:textId="77777777" w:rsidR="00E03340" w:rsidRPr="0078643B" w:rsidRDefault="00E03340" w:rsidP="0078643B">
            <w:pPr>
              <w:spacing w:line="480" w:lineRule="auto"/>
              <w:jc w:val="both"/>
              <w:rPr>
                <w:sz w:val="16"/>
                <w:szCs w:val="16"/>
              </w:rPr>
            </w:pPr>
            <w:r w:rsidRPr="0078643B">
              <w:rPr>
                <w:sz w:val="16"/>
                <w:szCs w:val="16"/>
              </w:rPr>
              <w:t>Activity</w:t>
            </w:r>
          </w:p>
        </w:tc>
        <w:tc>
          <w:tcPr>
            <w:tcW w:w="2384" w:type="dxa"/>
          </w:tcPr>
          <w:p w14:paraId="5ECF8EC6" w14:textId="77777777" w:rsidR="00E03340" w:rsidRPr="0078643B" w:rsidRDefault="00E03340" w:rsidP="00E03340">
            <w:pPr>
              <w:jc w:val="both"/>
              <w:rPr>
                <w:sz w:val="16"/>
                <w:szCs w:val="16"/>
              </w:rPr>
            </w:pPr>
            <w:r w:rsidRPr="0078643B">
              <w:rPr>
                <w:sz w:val="16"/>
                <w:szCs w:val="16"/>
              </w:rPr>
              <w:t>Tweets containing activities such as:  meetings, handshakes, travel, signing documents, conference participation by officials that show actions or events taking place outside of Twitter. This could be actions by the account holder or others.</w:t>
            </w:r>
          </w:p>
        </w:tc>
        <w:tc>
          <w:tcPr>
            <w:tcW w:w="2158" w:type="dxa"/>
          </w:tcPr>
          <w:p w14:paraId="4409435F" w14:textId="77777777" w:rsidR="00E03340" w:rsidRPr="0078643B" w:rsidRDefault="00E03340" w:rsidP="0078643B">
            <w:pPr>
              <w:spacing w:line="480" w:lineRule="auto"/>
              <w:jc w:val="both"/>
              <w:rPr>
                <w:sz w:val="16"/>
                <w:szCs w:val="16"/>
              </w:rPr>
            </w:pPr>
          </w:p>
        </w:tc>
        <w:tc>
          <w:tcPr>
            <w:tcW w:w="2158" w:type="dxa"/>
          </w:tcPr>
          <w:p w14:paraId="4D4C7AAA" w14:textId="32997423" w:rsidR="00E03340" w:rsidRPr="0078643B" w:rsidRDefault="00E03340" w:rsidP="0078643B">
            <w:pPr>
              <w:spacing w:line="480" w:lineRule="auto"/>
              <w:jc w:val="both"/>
              <w:rPr>
                <w:sz w:val="16"/>
                <w:szCs w:val="16"/>
              </w:rPr>
            </w:pPr>
          </w:p>
        </w:tc>
      </w:tr>
      <w:tr w:rsidR="00E03340" w:rsidRPr="0078643B" w14:paraId="6B1A9CC3" w14:textId="62A21A02" w:rsidTr="00FF7AE3">
        <w:tc>
          <w:tcPr>
            <w:tcW w:w="2564" w:type="dxa"/>
          </w:tcPr>
          <w:p w14:paraId="1ADE0CA1" w14:textId="77777777" w:rsidR="00E03340" w:rsidRPr="0078643B" w:rsidRDefault="00E03340" w:rsidP="0078643B">
            <w:pPr>
              <w:spacing w:line="480" w:lineRule="auto"/>
              <w:jc w:val="both"/>
              <w:rPr>
                <w:sz w:val="16"/>
                <w:szCs w:val="16"/>
              </w:rPr>
            </w:pPr>
          </w:p>
        </w:tc>
        <w:tc>
          <w:tcPr>
            <w:tcW w:w="2384" w:type="dxa"/>
          </w:tcPr>
          <w:p w14:paraId="539736B5" w14:textId="77777777" w:rsidR="00E03340" w:rsidRPr="0078643B" w:rsidRDefault="00E03340" w:rsidP="00E03340">
            <w:pPr>
              <w:jc w:val="both"/>
              <w:rPr>
                <w:sz w:val="16"/>
                <w:szCs w:val="16"/>
              </w:rPr>
            </w:pPr>
          </w:p>
        </w:tc>
        <w:tc>
          <w:tcPr>
            <w:tcW w:w="2158" w:type="dxa"/>
          </w:tcPr>
          <w:p w14:paraId="67286F34" w14:textId="77777777" w:rsidR="00E03340" w:rsidRPr="0078643B" w:rsidRDefault="00E03340" w:rsidP="0078643B">
            <w:pPr>
              <w:spacing w:line="480" w:lineRule="auto"/>
              <w:jc w:val="both"/>
              <w:rPr>
                <w:sz w:val="16"/>
                <w:szCs w:val="16"/>
              </w:rPr>
            </w:pPr>
          </w:p>
        </w:tc>
        <w:tc>
          <w:tcPr>
            <w:tcW w:w="2158" w:type="dxa"/>
          </w:tcPr>
          <w:p w14:paraId="7FCCB735" w14:textId="1ED4DCD4" w:rsidR="00E03340" w:rsidRPr="0078643B" w:rsidRDefault="00E03340" w:rsidP="0078643B">
            <w:pPr>
              <w:spacing w:line="480" w:lineRule="auto"/>
              <w:jc w:val="both"/>
              <w:rPr>
                <w:sz w:val="16"/>
                <w:szCs w:val="16"/>
              </w:rPr>
            </w:pPr>
          </w:p>
        </w:tc>
      </w:tr>
      <w:tr w:rsidR="00E03340" w:rsidRPr="0078643B" w14:paraId="7AAB9003" w14:textId="7CCF814E" w:rsidTr="00FF7AE3">
        <w:tc>
          <w:tcPr>
            <w:tcW w:w="2564" w:type="dxa"/>
          </w:tcPr>
          <w:p w14:paraId="5B0355BF" w14:textId="77777777" w:rsidR="00E03340" w:rsidRPr="0078643B" w:rsidRDefault="00E03340" w:rsidP="0078643B">
            <w:pPr>
              <w:spacing w:line="480" w:lineRule="auto"/>
              <w:jc w:val="both"/>
              <w:rPr>
                <w:sz w:val="16"/>
                <w:szCs w:val="16"/>
              </w:rPr>
            </w:pPr>
            <w:r w:rsidRPr="0078643B">
              <w:rPr>
                <w:sz w:val="16"/>
                <w:szCs w:val="16"/>
              </w:rPr>
              <w:t>Opinion</w:t>
            </w:r>
          </w:p>
        </w:tc>
        <w:tc>
          <w:tcPr>
            <w:tcW w:w="2384" w:type="dxa"/>
          </w:tcPr>
          <w:p w14:paraId="29FD6F82" w14:textId="77777777" w:rsidR="00E03340" w:rsidRPr="0078643B" w:rsidRDefault="00E03340" w:rsidP="00E03340">
            <w:pPr>
              <w:jc w:val="both"/>
              <w:rPr>
                <w:sz w:val="16"/>
                <w:szCs w:val="16"/>
              </w:rPr>
            </w:pPr>
            <w:r w:rsidRPr="0078643B">
              <w:rPr>
                <w:sz w:val="16"/>
                <w:szCs w:val="16"/>
              </w:rPr>
              <w:t>Tweets that state the author’s preference or evaluation regarding some policy, activity, situation or institutions and actors.</w:t>
            </w:r>
          </w:p>
        </w:tc>
        <w:tc>
          <w:tcPr>
            <w:tcW w:w="2158" w:type="dxa"/>
          </w:tcPr>
          <w:p w14:paraId="6B555954" w14:textId="77777777" w:rsidR="00E03340" w:rsidRPr="0078643B" w:rsidRDefault="00E03340" w:rsidP="0078643B">
            <w:pPr>
              <w:spacing w:line="480" w:lineRule="auto"/>
              <w:jc w:val="both"/>
              <w:rPr>
                <w:sz w:val="16"/>
                <w:szCs w:val="16"/>
              </w:rPr>
            </w:pPr>
          </w:p>
        </w:tc>
        <w:tc>
          <w:tcPr>
            <w:tcW w:w="2158" w:type="dxa"/>
          </w:tcPr>
          <w:p w14:paraId="3FA093C2" w14:textId="7BF46F0E" w:rsidR="00E03340" w:rsidRPr="0078643B" w:rsidRDefault="00E03340" w:rsidP="0078643B">
            <w:pPr>
              <w:spacing w:line="480" w:lineRule="auto"/>
              <w:jc w:val="both"/>
              <w:rPr>
                <w:sz w:val="16"/>
                <w:szCs w:val="16"/>
              </w:rPr>
            </w:pPr>
          </w:p>
        </w:tc>
      </w:tr>
      <w:tr w:rsidR="00E03340" w:rsidRPr="0078643B" w14:paraId="184FB806" w14:textId="11ECA3E9" w:rsidTr="00FF7AE3">
        <w:tc>
          <w:tcPr>
            <w:tcW w:w="2564" w:type="dxa"/>
          </w:tcPr>
          <w:p w14:paraId="55144865" w14:textId="77777777" w:rsidR="00E03340" w:rsidRPr="0078643B" w:rsidRDefault="00E03340" w:rsidP="0078643B">
            <w:pPr>
              <w:spacing w:line="480" w:lineRule="auto"/>
              <w:jc w:val="both"/>
              <w:rPr>
                <w:sz w:val="16"/>
                <w:szCs w:val="16"/>
              </w:rPr>
            </w:pPr>
          </w:p>
        </w:tc>
        <w:tc>
          <w:tcPr>
            <w:tcW w:w="2384" w:type="dxa"/>
          </w:tcPr>
          <w:p w14:paraId="062A1AB8" w14:textId="77777777" w:rsidR="00E03340" w:rsidRPr="0078643B" w:rsidRDefault="00E03340" w:rsidP="00E03340">
            <w:pPr>
              <w:jc w:val="both"/>
              <w:rPr>
                <w:sz w:val="16"/>
                <w:szCs w:val="16"/>
              </w:rPr>
            </w:pPr>
          </w:p>
        </w:tc>
        <w:tc>
          <w:tcPr>
            <w:tcW w:w="2158" w:type="dxa"/>
          </w:tcPr>
          <w:p w14:paraId="25CDAF34" w14:textId="77777777" w:rsidR="00E03340" w:rsidRPr="0078643B" w:rsidRDefault="00E03340" w:rsidP="0078643B">
            <w:pPr>
              <w:spacing w:line="480" w:lineRule="auto"/>
              <w:jc w:val="both"/>
              <w:rPr>
                <w:sz w:val="16"/>
                <w:szCs w:val="16"/>
              </w:rPr>
            </w:pPr>
          </w:p>
        </w:tc>
        <w:tc>
          <w:tcPr>
            <w:tcW w:w="2158" w:type="dxa"/>
          </w:tcPr>
          <w:p w14:paraId="3E58D665" w14:textId="7E949965" w:rsidR="00E03340" w:rsidRPr="0078643B" w:rsidRDefault="00E03340" w:rsidP="0078643B">
            <w:pPr>
              <w:spacing w:line="480" w:lineRule="auto"/>
              <w:jc w:val="both"/>
              <w:rPr>
                <w:sz w:val="16"/>
                <w:szCs w:val="16"/>
              </w:rPr>
            </w:pPr>
          </w:p>
        </w:tc>
      </w:tr>
      <w:tr w:rsidR="00E03340" w:rsidRPr="0078643B" w14:paraId="554F6A2B" w14:textId="4907F0CD" w:rsidTr="00FF7AE3">
        <w:tc>
          <w:tcPr>
            <w:tcW w:w="2564" w:type="dxa"/>
          </w:tcPr>
          <w:p w14:paraId="2D9527B2" w14:textId="77777777" w:rsidR="00E03340" w:rsidRPr="0078643B" w:rsidRDefault="00E03340" w:rsidP="0078643B">
            <w:pPr>
              <w:spacing w:line="480" w:lineRule="auto"/>
              <w:jc w:val="both"/>
              <w:rPr>
                <w:sz w:val="16"/>
                <w:szCs w:val="16"/>
              </w:rPr>
            </w:pPr>
            <w:r w:rsidRPr="0078643B">
              <w:rPr>
                <w:sz w:val="16"/>
                <w:szCs w:val="16"/>
              </w:rPr>
              <w:t>Other</w:t>
            </w:r>
          </w:p>
        </w:tc>
        <w:tc>
          <w:tcPr>
            <w:tcW w:w="2384" w:type="dxa"/>
          </w:tcPr>
          <w:p w14:paraId="4E20A464" w14:textId="77777777" w:rsidR="00E03340" w:rsidRPr="0078643B" w:rsidRDefault="00E03340" w:rsidP="00E03340">
            <w:pPr>
              <w:jc w:val="both"/>
              <w:rPr>
                <w:sz w:val="16"/>
                <w:szCs w:val="16"/>
              </w:rPr>
            </w:pPr>
            <w:r w:rsidRPr="0078643B">
              <w:rPr>
                <w:sz w:val="16"/>
                <w:szCs w:val="16"/>
              </w:rPr>
              <w:t>Tweets that do not pertain to political or day to day operations defined in author’s mandate such as job announcements or trivia information.</w:t>
            </w:r>
          </w:p>
        </w:tc>
        <w:tc>
          <w:tcPr>
            <w:tcW w:w="2158" w:type="dxa"/>
          </w:tcPr>
          <w:p w14:paraId="2BCF4D0E" w14:textId="77777777" w:rsidR="00E03340" w:rsidRPr="0078643B" w:rsidRDefault="00E03340" w:rsidP="0078643B">
            <w:pPr>
              <w:spacing w:line="480" w:lineRule="auto"/>
              <w:jc w:val="both"/>
              <w:rPr>
                <w:sz w:val="16"/>
                <w:szCs w:val="16"/>
              </w:rPr>
            </w:pPr>
          </w:p>
        </w:tc>
        <w:tc>
          <w:tcPr>
            <w:tcW w:w="2158" w:type="dxa"/>
          </w:tcPr>
          <w:p w14:paraId="50ADD305" w14:textId="084DCD72" w:rsidR="00E03340" w:rsidRPr="0078643B" w:rsidRDefault="00E03340" w:rsidP="0078643B">
            <w:pPr>
              <w:spacing w:line="480" w:lineRule="auto"/>
              <w:jc w:val="both"/>
              <w:rPr>
                <w:sz w:val="16"/>
                <w:szCs w:val="16"/>
              </w:rPr>
            </w:pPr>
          </w:p>
        </w:tc>
      </w:tr>
      <w:tr w:rsidR="00E03340" w:rsidRPr="0078643B" w14:paraId="1CC148CE" w14:textId="70CA6460" w:rsidTr="00FF7AE3">
        <w:tc>
          <w:tcPr>
            <w:tcW w:w="2564" w:type="dxa"/>
          </w:tcPr>
          <w:p w14:paraId="7FA5A7A2" w14:textId="77777777" w:rsidR="00E03340" w:rsidRPr="0078643B" w:rsidRDefault="00E03340" w:rsidP="0078643B">
            <w:pPr>
              <w:spacing w:line="480" w:lineRule="auto"/>
              <w:jc w:val="both"/>
              <w:rPr>
                <w:sz w:val="16"/>
                <w:szCs w:val="16"/>
              </w:rPr>
            </w:pPr>
          </w:p>
        </w:tc>
        <w:tc>
          <w:tcPr>
            <w:tcW w:w="2384" w:type="dxa"/>
          </w:tcPr>
          <w:p w14:paraId="111CE671" w14:textId="77777777" w:rsidR="00E03340" w:rsidRPr="0078643B" w:rsidRDefault="00E03340" w:rsidP="00E03340">
            <w:pPr>
              <w:jc w:val="both"/>
              <w:rPr>
                <w:sz w:val="16"/>
                <w:szCs w:val="16"/>
              </w:rPr>
            </w:pPr>
          </w:p>
        </w:tc>
        <w:tc>
          <w:tcPr>
            <w:tcW w:w="2158" w:type="dxa"/>
          </w:tcPr>
          <w:p w14:paraId="32292FD2" w14:textId="77777777" w:rsidR="00E03340" w:rsidRPr="0078643B" w:rsidRDefault="00E03340" w:rsidP="0078643B">
            <w:pPr>
              <w:spacing w:line="480" w:lineRule="auto"/>
              <w:jc w:val="both"/>
              <w:rPr>
                <w:sz w:val="16"/>
                <w:szCs w:val="16"/>
              </w:rPr>
            </w:pPr>
          </w:p>
        </w:tc>
        <w:tc>
          <w:tcPr>
            <w:tcW w:w="2158" w:type="dxa"/>
          </w:tcPr>
          <w:p w14:paraId="1F79BD4C" w14:textId="070A5345" w:rsidR="00E03340" w:rsidRPr="0078643B" w:rsidRDefault="00E03340" w:rsidP="0078643B">
            <w:pPr>
              <w:spacing w:line="480" w:lineRule="auto"/>
              <w:jc w:val="both"/>
              <w:rPr>
                <w:sz w:val="16"/>
                <w:szCs w:val="16"/>
              </w:rPr>
            </w:pPr>
          </w:p>
        </w:tc>
      </w:tr>
      <w:tr w:rsidR="00E03340" w:rsidRPr="0078643B" w14:paraId="3483D178" w14:textId="4E5C439A" w:rsidTr="00FF7AE3">
        <w:tc>
          <w:tcPr>
            <w:tcW w:w="2564" w:type="dxa"/>
          </w:tcPr>
          <w:p w14:paraId="732E5671" w14:textId="77777777" w:rsidR="00E03340" w:rsidRPr="0078643B" w:rsidRDefault="00E03340" w:rsidP="0078643B">
            <w:pPr>
              <w:spacing w:line="480" w:lineRule="auto"/>
              <w:jc w:val="both"/>
              <w:rPr>
                <w:sz w:val="16"/>
                <w:szCs w:val="16"/>
              </w:rPr>
            </w:pPr>
            <w:r w:rsidRPr="0078643B">
              <w:rPr>
                <w:sz w:val="16"/>
                <w:szCs w:val="16"/>
              </w:rPr>
              <w:t>Input seeking</w:t>
            </w:r>
          </w:p>
        </w:tc>
        <w:tc>
          <w:tcPr>
            <w:tcW w:w="2384" w:type="dxa"/>
          </w:tcPr>
          <w:p w14:paraId="53B727EF" w14:textId="77777777" w:rsidR="00E03340" w:rsidRPr="0078643B" w:rsidRDefault="00E03340" w:rsidP="00E03340">
            <w:pPr>
              <w:jc w:val="both"/>
              <w:rPr>
                <w:sz w:val="16"/>
                <w:szCs w:val="16"/>
              </w:rPr>
            </w:pPr>
            <w:r w:rsidRPr="0078643B">
              <w:rPr>
                <w:sz w:val="16"/>
                <w:szCs w:val="16"/>
              </w:rPr>
              <w:t>Tweets that seek feedback, input, or opinions of stakeholders or the wider audience on political operations of the EU.</w:t>
            </w:r>
          </w:p>
        </w:tc>
        <w:tc>
          <w:tcPr>
            <w:tcW w:w="2158" w:type="dxa"/>
          </w:tcPr>
          <w:p w14:paraId="0D571470" w14:textId="77777777" w:rsidR="00E03340" w:rsidRPr="0078643B" w:rsidRDefault="00E03340" w:rsidP="0078643B">
            <w:pPr>
              <w:spacing w:line="480" w:lineRule="auto"/>
              <w:jc w:val="both"/>
              <w:rPr>
                <w:sz w:val="16"/>
                <w:szCs w:val="16"/>
              </w:rPr>
            </w:pPr>
          </w:p>
        </w:tc>
        <w:tc>
          <w:tcPr>
            <w:tcW w:w="2158" w:type="dxa"/>
          </w:tcPr>
          <w:p w14:paraId="449A460F" w14:textId="0D6596CE" w:rsidR="00E03340" w:rsidRPr="0078643B" w:rsidRDefault="00E03340" w:rsidP="0078643B">
            <w:pPr>
              <w:spacing w:line="480" w:lineRule="auto"/>
              <w:jc w:val="both"/>
              <w:rPr>
                <w:sz w:val="16"/>
                <w:szCs w:val="16"/>
              </w:rPr>
            </w:pPr>
          </w:p>
        </w:tc>
      </w:tr>
      <w:tr w:rsidR="00E03340" w:rsidRPr="0078643B" w14:paraId="11FE07D4" w14:textId="08A9EF20" w:rsidTr="00FF7AE3">
        <w:tc>
          <w:tcPr>
            <w:tcW w:w="2564" w:type="dxa"/>
          </w:tcPr>
          <w:p w14:paraId="0284A77A" w14:textId="77777777" w:rsidR="00E03340" w:rsidRPr="0078643B" w:rsidRDefault="00E03340" w:rsidP="0078643B">
            <w:pPr>
              <w:spacing w:line="480" w:lineRule="auto"/>
              <w:jc w:val="both"/>
              <w:rPr>
                <w:sz w:val="16"/>
                <w:szCs w:val="16"/>
              </w:rPr>
            </w:pPr>
          </w:p>
        </w:tc>
        <w:tc>
          <w:tcPr>
            <w:tcW w:w="2384" w:type="dxa"/>
          </w:tcPr>
          <w:p w14:paraId="3619AC91" w14:textId="77777777" w:rsidR="00E03340" w:rsidRPr="0078643B" w:rsidRDefault="00E03340" w:rsidP="00E03340">
            <w:pPr>
              <w:jc w:val="both"/>
              <w:rPr>
                <w:sz w:val="16"/>
                <w:szCs w:val="16"/>
              </w:rPr>
            </w:pPr>
          </w:p>
        </w:tc>
        <w:tc>
          <w:tcPr>
            <w:tcW w:w="2158" w:type="dxa"/>
          </w:tcPr>
          <w:p w14:paraId="2A87154F" w14:textId="77777777" w:rsidR="00E03340" w:rsidRPr="0078643B" w:rsidRDefault="00E03340" w:rsidP="0078643B">
            <w:pPr>
              <w:spacing w:line="480" w:lineRule="auto"/>
              <w:jc w:val="both"/>
              <w:rPr>
                <w:sz w:val="16"/>
                <w:szCs w:val="16"/>
              </w:rPr>
            </w:pPr>
          </w:p>
        </w:tc>
        <w:tc>
          <w:tcPr>
            <w:tcW w:w="2158" w:type="dxa"/>
          </w:tcPr>
          <w:p w14:paraId="7A4762CE" w14:textId="04F44852" w:rsidR="00E03340" w:rsidRPr="0078643B" w:rsidRDefault="00E03340" w:rsidP="0078643B">
            <w:pPr>
              <w:spacing w:line="480" w:lineRule="auto"/>
              <w:jc w:val="both"/>
              <w:rPr>
                <w:sz w:val="16"/>
                <w:szCs w:val="16"/>
              </w:rPr>
            </w:pPr>
          </w:p>
        </w:tc>
      </w:tr>
      <w:tr w:rsidR="00E03340" w:rsidRPr="0078643B" w14:paraId="2F877DFC" w14:textId="34A0E332" w:rsidTr="00FF7AE3">
        <w:tc>
          <w:tcPr>
            <w:tcW w:w="2564" w:type="dxa"/>
            <w:tcBorders>
              <w:bottom w:val="single" w:sz="18" w:space="0" w:color="auto"/>
            </w:tcBorders>
          </w:tcPr>
          <w:p w14:paraId="7A87757E" w14:textId="77777777" w:rsidR="00E03340" w:rsidRPr="0078643B" w:rsidRDefault="00E03340" w:rsidP="0078643B">
            <w:pPr>
              <w:spacing w:line="480" w:lineRule="auto"/>
              <w:jc w:val="both"/>
              <w:rPr>
                <w:sz w:val="16"/>
                <w:szCs w:val="16"/>
              </w:rPr>
            </w:pPr>
            <w:r w:rsidRPr="0078643B">
              <w:rPr>
                <w:sz w:val="16"/>
                <w:szCs w:val="16"/>
              </w:rPr>
              <w:t>Reply</w:t>
            </w:r>
          </w:p>
        </w:tc>
        <w:tc>
          <w:tcPr>
            <w:tcW w:w="2384" w:type="dxa"/>
            <w:tcBorders>
              <w:bottom w:val="single" w:sz="18" w:space="0" w:color="auto"/>
            </w:tcBorders>
          </w:tcPr>
          <w:p w14:paraId="39B35317" w14:textId="77777777" w:rsidR="00E03340" w:rsidRPr="0078643B" w:rsidRDefault="00E03340" w:rsidP="00E03340">
            <w:pPr>
              <w:jc w:val="both"/>
              <w:rPr>
                <w:sz w:val="16"/>
                <w:szCs w:val="16"/>
              </w:rPr>
            </w:pPr>
            <w:r w:rsidRPr="0078643B">
              <w:rPr>
                <w:sz w:val="16"/>
                <w:szCs w:val="16"/>
              </w:rPr>
              <w:t>Tweets that are direct replies to other users.</w:t>
            </w:r>
          </w:p>
        </w:tc>
        <w:tc>
          <w:tcPr>
            <w:tcW w:w="2158" w:type="dxa"/>
            <w:tcBorders>
              <w:bottom w:val="single" w:sz="18" w:space="0" w:color="auto"/>
            </w:tcBorders>
          </w:tcPr>
          <w:p w14:paraId="1138571E" w14:textId="77777777" w:rsidR="00E03340" w:rsidRPr="0078643B" w:rsidRDefault="00E03340" w:rsidP="0078643B">
            <w:pPr>
              <w:spacing w:line="480" w:lineRule="auto"/>
              <w:jc w:val="both"/>
              <w:rPr>
                <w:sz w:val="16"/>
                <w:szCs w:val="16"/>
              </w:rPr>
            </w:pPr>
          </w:p>
        </w:tc>
        <w:tc>
          <w:tcPr>
            <w:tcW w:w="2158" w:type="dxa"/>
            <w:tcBorders>
              <w:bottom w:val="single" w:sz="18" w:space="0" w:color="auto"/>
            </w:tcBorders>
          </w:tcPr>
          <w:p w14:paraId="1B38D11B" w14:textId="1923E5EC" w:rsidR="00E03340" w:rsidRPr="0078643B" w:rsidRDefault="00E03340" w:rsidP="0078643B">
            <w:pPr>
              <w:spacing w:line="480" w:lineRule="auto"/>
              <w:jc w:val="both"/>
              <w:rPr>
                <w:sz w:val="16"/>
                <w:szCs w:val="16"/>
              </w:rPr>
            </w:pPr>
          </w:p>
        </w:tc>
      </w:tr>
    </w:tbl>
    <w:p w14:paraId="6FB6F864" w14:textId="3D0599D0" w:rsidR="00702EE2" w:rsidRDefault="00702EE2" w:rsidP="00920701">
      <w:pPr>
        <w:jc w:val="both"/>
      </w:pPr>
    </w:p>
    <w:p w14:paraId="1AEA9469" w14:textId="344C3D70" w:rsidR="00DF6B0E" w:rsidRDefault="00DF6B0E" w:rsidP="00920701">
      <w:pPr>
        <w:jc w:val="both"/>
      </w:pPr>
    </w:p>
    <w:p w14:paraId="6BDDBB7D" w14:textId="346EA764" w:rsidR="00DF6B0E" w:rsidRDefault="00DF6B0E" w:rsidP="00920701">
      <w:pPr>
        <w:jc w:val="both"/>
      </w:pPr>
    </w:p>
    <w:p w14:paraId="70B68901" w14:textId="77777777" w:rsidR="00DF6B0E" w:rsidRDefault="00DF6B0E" w:rsidP="00DF6B0E">
      <w:pPr>
        <w:keepNext/>
        <w:jc w:val="both"/>
      </w:pPr>
      <w:r>
        <w:rPr>
          <w:noProof/>
        </w:rPr>
        <w:drawing>
          <wp:inline distT="0" distB="0" distL="0" distR="0" wp14:anchorId="326E9702" wp14:editId="5C9258F7">
            <wp:extent cx="5972810" cy="3074670"/>
            <wp:effectExtent l="0" t="0" r="889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72810" cy="3074670"/>
                    </a:xfrm>
                    <a:prstGeom prst="rect">
                      <a:avLst/>
                    </a:prstGeom>
                  </pic:spPr>
                </pic:pic>
              </a:graphicData>
            </a:graphic>
          </wp:inline>
        </w:drawing>
      </w:r>
    </w:p>
    <w:p w14:paraId="14188045" w14:textId="6C250873" w:rsidR="00DF6B0E" w:rsidRDefault="00DF6B0E" w:rsidP="00DF6B0E">
      <w:pPr>
        <w:pStyle w:val="Caption"/>
        <w:jc w:val="both"/>
      </w:pPr>
      <w:r>
        <w:t xml:space="preserve">Figure </w:t>
      </w:r>
      <w:r w:rsidR="00D47401">
        <w:fldChar w:fldCharType="begin"/>
      </w:r>
      <w:r w:rsidR="00D47401">
        <w:instrText xml:space="preserve"> SEQ Figure \* ARABIC </w:instrText>
      </w:r>
      <w:r w:rsidR="00D47401">
        <w:fldChar w:fldCharType="separate"/>
      </w:r>
      <w:r>
        <w:rPr>
          <w:noProof/>
        </w:rPr>
        <w:t>1</w:t>
      </w:r>
      <w:r w:rsidR="00D47401">
        <w:rPr>
          <w:noProof/>
        </w:rPr>
        <w:fldChar w:fldCharType="end"/>
      </w:r>
      <w:r>
        <w:t>: Example tweets</w:t>
      </w:r>
    </w:p>
    <w:p w14:paraId="63C21059" w14:textId="26FA07D1" w:rsidR="00DF6B0E" w:rsidRDefault="00DF6B0E" w:rsidP="00DF6B0E"/>
    <w:p w14:paraId="610A9C77" w14:textId="602109D3" w:rsidR="00DF6B0E" w:rsidRDefault="00DF6B0E" w:rsidP="0025689C">
      <w:pPr>
        <w:jc w:val="both"/>
      </w:pPr>
      <w:r>
        <w:t xml:space="preserve">In our experiment, we take each category as a separate binary outcome and </w:t>
      </w:r>
      <w:r w:rsidR="00D80927">
        <w:t xml:space="preserve">learn individual SL and DL predictive models for them. From SL classification family we use </w:t>
      </w:r>
      <w:r w:rsidR="00C74B02">
        <w:t xml:space="preserve">Naïve </w:t>
      </w:r>
      <w:r w:rsidR="0025689C">
        <w:t>Bayes (</w:t>
      </w:r>
      <w:r w:rsidR="00C74B02">
        <w:t>NB), Support Vector Machine</w:t>
      </w:r>
      <w:r w:rsidR="0025689C">
        <w:t xml:space="preserve"> </w:t>
      </w:r>
      <w:r w:rsidR="00C74B02">
        <w:t xml:space="preserve">(SVM), </w:t>
      </w:r>
      <w:r w:rsidR="00A831D8">
        <w:t>Random Forest (RF)</w:t>
      </w:r>
      <w:r w:rsidR="00C74B02">
        <w:t>,</w:t>
      </w:r>
      <w:r w:rsidR="00093998">
        <w:t xml:space="preserve"> logistic regression</w:t>
      </w:r>
      <w:r w:rsidR="00A831D8">
        <w:t xml:space="preserve"> and </w:t>
      </w:r>
      <w:proofErr w:type="spellStart"/>
      <w:r w:rsidR="00511768">
        <w:t>XGBoost</w:t>
      </w:r>
      <w:proofErr w:type="spellEnd"/>
      <w:r w:rsidR="00C74B02">
        <w:t xml:space="preserve"> </w:t>
      </w:r>
      <w:r w:rsidR="00A831D8">
        <w:t>(XGB)</w:t>
      </w:r>
      <w:r w:rsidR="0025689C">
        <w:t xml:space="preserve"> while we use XXXX</w:t>
      </w:r>
      <w:r w:rsidR="00093998">
        <w:t xml:space="preserve"> from DL classification family</w:t>
      </w:r>
      <w:r w:rsidR="0025689C">
        <w:t>.</w:t>
      </w:r>
      <w:r w:rsidR="00455331">
        <w:t xml:space="preserve"> We extensively use </w:t>
      </w:r>
      <w:proofErr w:type="spellStart"/>
      <w:r w:rsidR="00455331">
        <w:t>Quanteda</w:t>
      </w:r>
      <w:proofErr w:type="spellEnd"/>
      <w:r w:rsidR="00191FBF">
        <w:t xml:space="preserve"> </w:t>
      </w:r>
      <w:r w:rsidR="00191FBF">
        <w:fldChar w:fldCharType="begin"/>
      </w:r>
      <w:r w:rsidR="00191FBF">
        <w:instrText xml:space="preserve"> ADDIN ZOTERO_ITEM CSL_CITATION {"citationID":"6f2oPMgS","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191FBF">
        <w:fldChar w:fldCharType="separate"/>
      </w:r>
      <w:r w:rsidR="00191FBF" w:rsidRPr="00191FBF">
        <w:rPr>
          <w:rFonts w:ascii="Calibri" w:hAnsi="Calibri" w:cs="Calibri"/>
        </w:rPr>
        <w:t>(Benoit et al., 2018)</w:t>
      </w:r>
      <w:r w:rsidR="00191FBF">
        <w:fldChar w:fldCharType="end"/>
      </w:r>
      <w:r w:rsidR="00455331">
        <w:t xml:space="preserve"> and </w:t>
      </w:r>
      <w:proofErr w:type="spellStart"/>
      <w:r w:rsidR="00191FBF">
        <w:t>caRet</w:t>
      </w:r>
      <w:proofErr w:type="spellEnd"/>
      <w:r w:rsidR="00191FBF">
        <w:t xml:space="preserve"> </w:t>
      </w:r>
      <w:r w:rsidR="00191FBF">
        <w:fldChar w:fldCharType="begin"/>
      </w:r>
      <w:r w:rsidR="00191FBF">
        <w:instrText xml:space="preserve"> ADDIN ZOTERO_ITEM CSL_CITATION {"citationID":"BaTdbRTZ","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191FBF">
        <w:fldChar w:fldCharType="separate"/>
      </w:r>
      <w:r w:rsidR="00191FBF" w:rsidRPr="00191FBF">
        <w:rPr>
          <w:rFonts w:ascii="Calibri" w:hAnsi="Calibri" w:cs="Calibri"/>
        </w:rPr>
        <w:t>(Kuhn, 2008)</w:t>
      </w:r>
      <w:r w:rsidR="00191FBF">
        <w:fldChar w:fldCharType="end"/>
      </w:r>
      <w:r w:rsidR="00191FBF">
        <w:t xml:space="preserve"> packages </w:t>
      </w:r>
      <w:r w:rsidR="00526AD8">
        <w:t xml:space="preserve">in R for text preprocessing </w:t>
      </w:r>
      <w:r w:rsidR="006A067E">
        <w:t>and SL models.</w:t>
      </w:r>
      <w:r w:rsidR="000D7B60">
        <w:t xml:space="preserve"> For DL models, we utilize XXXX in python.</w:t>
      </w:r>
    </w:p>
    <w:p w14:paraId="322B114A" w14:textId="4B97D71C" w:rsidR="000D7B60" w:rsidRDefault="000D7B60" w:rsidP="0025689C">
      <w:pPr>
        <w:jc w:val="both"/>
      </w:pPr>
      <w:r>
        <w:t xml:space="preserve">In our experimental setting, we test the predictive capacity of </w:t>
      </w:r>
      <w:r w:rsidR="00BD29C1">
        <w:t>these models</w:t>
      </w:r>
      <w:r>
        <w:t xml:space="preserve"> on three different datasets. First dataset contains only the</w:t>
      </w:r>
      <w:r w:rsidR="006F238D">
        <w:t xml:space="preserve"> preprocessed</w:t>
      </w:r>
      <w:r>
        <w:t xml:space="preserve"> textual part of </w:t>
      </w:r>
      <w:r w:rsidR="006F238D">
        <w:t xml:space="preserve">sampled tweets. The second dataset contains the only the preprocessed images. </w:t>
      </w:r>
      <w:r w:rsidR="00B17927">
        <w:t xml:space="preserve">The third dataset combines textual and visual elements as input data. </w:t>
      </w:r>
      <w:r w:rsidR="00F5602B">
        <w:t xml:space="preserve">We, then, learned separate models for binary outcomes for six categories. Finally, we compare the predictive capacity of all models across three different datasets </w:t>
      </w:r>
      <w:r w:rsidR="004E1A07">
        <w:t>using F1 scores.</w:t>
      </w:r>
    </w:p>
    <w:p w14:paraId="46AD3DAD" w14:textId="624E937B" w:rsidR="004E1A07" w:rsidRDefault="004E1A07" w:rsidP="0025689C">
      <w:pPr>
        <w:jc w:val="both"/>
      </w:pPr>
    </w:p>
    <w:p w14:paraId="7B7CB30A" w14:textId="47AD6B42" w:rsidR="00BD29C1" w:rsidRDefault="00BD29C1" w:rsidP="00BD29C1">
      <w:pPr>
        <w:pStyle w:val="Heading1"/>
      </w:pPr>
      <w:r>
        <w:t>Results:</w:t>
      </w:r>
    </w:p>
    <w:p w14:paraId="09DBD21B" w14:textId="52675C59" w:rsidR="00BD29C1" w:rsidRDefault="00BD29C1" w:rsidP="00BD29C1">
      <w:pPr>
        <w:pStyle w:val="Caption"/>
        <w:keepNext/>
      </w:pPr>
      <w:r>
        <w:t xml:space="preserve">Table </w:t>
      </w:r>
      <w:r w:rsidR="00D47401">
        <w:fldChar w:fldCharType="begin"/>
      </w:r>
      <w:r w:rsidR="00D47401">
        <w:instrText xml:space="preserve"> SEQ Table \* ARABIC </w:instrText>
      </w:r>
      <w:r w:rsidR="00D47401">
        <w:fldChar w:fldCharType="separate"/>
      </w:r>
      <w:r>
        <w:rPr>
          <w:noProof/>
        </w:rPr>
        <w:t>2</w:t>
      </w:r>
      <w:r w:rsidR="00D47401">
        <w:rPr>
          <w:noProof/>
        </w:rPr>
        <w:fldChar w:fldCharType="end"/>
      </w:r>
      <w:r>
        <w:t>: F1 scores of predictive models</w:t>
      </w:r>
    </w:p>
    <w:tbl>
      <w:tblPr>
        <w:tblStyle w:val="TableGrid"/>
        <w:tblW w:w="0" w:type="auto"/>
        <w:tblLook w:val="04A0" w:firstRow="1" w:lastRow="0" w:firstColumn="1" w:lastColumn="0" w:noHBand="0" w:noVBand="1"/>
      </w:tblPr>
      <w:tblGrid>
        <w:gridCol w:w="2122"/>
        <w:gridCol w:w="1984"/>
        <w:gridCol w:w="2126"/>
        <w:gridCol w:w="3119"/>
      </w:tblGrid>
      <w:tr w:rsidR="004E1A07" w14:paraId="695AAA78" w14:textId="77777777" w:rsidTr="00BD29C1">
        <w:tc>
          <w:tcPr>
            <w:tcW w:w="2122" w:type="dxa"/>
          </w:tcPr>
          <w:p w14:paraId="16612E9C" w14:textId="77777777" w:rsidR="004E1A07" w:rsidRDefault="004E1A07" w:rsidP="0025689C">
            <w:pPr>
              <w:jc w:val="both"/>
            </w:pPr>
          </w:p>
        </w:tc>
        <w:tc>
          <w:tcPr>
            <w:tcW w:w="1984" w:type="dxa"/>
          </w:tcPr>
          <w:p w14:paraId="2945CECB" w14:textId="737D704A" w:rsidR="004E1A07" w:rsidRDefault="004E1A07" w:rsidP="0025689C">
            <w:pPr>
              <w:jc w:val="both"/>
            </w:pPr>
            <w:r>
              <w:t>Text only dataset</w:t>
            </w:r>
          </w:p>
        </w:tc>
        <w:tc>
          <w:tcPr>
            <w:tcW w:w="2126" w:type="dxa"/>
          </w:tcPr>
          <w:p w14:paraId="761B1D75" w14:textId="043AAE1B" w:rsidR="004E1A07" w:rsidRDefault="004E1A07" w:rsidP="0025689C">
            <w:pPr>
              <w:jc w:val="both"/>
            </w:pPr>
            <w:r>
              <w:t>Image only dataset</w:t>
            </w:r>
          </w:p>
        </w:tc>
        <w:tc>
          <w:tcPr>
            <w:tcW w:w="3119" w:type="dxa"/>
          </w:tcPr>
          <w:p w14:paraId="0945F7EF" w14:textId="6B7AC7E5" w:rsidR="004E1A07" w:rsidRDefault="004E1A07" w:rsidP="0025689C">
            <w:pPr>
              <w:jc w:val="both"/>
            </w:pPr>
            <w:r>
              <w:t>Text and image datase</w:t>
            </w:r>
            <w:r w:rsidR="00BD29C1">
              <w:t>t</w:t>
            </w:r>
          </w:p>
        </w:tc>
      </w:tr>
      <w:tr w:rsidR="004E1A07" w14:paraId="033481BB" w14:textId="77777777" w:rsidTr="00BD29C1">
        <w:tc>
          <w:tcPr>
            <w:tcW w:w="2122" w:type="dxa"/>
          </w:tcPr>
          <w:p w14:paraId="564AA046" w14:textId="15CB346E" w:rsidR="004E1A07" w:rsidRDefault="004E1A07" w:rsidP="0025689C">
            <w:pPr>
              <w:jc w:val="both"/>
            </w:pPr>
            <w:r>
              <w:t>Naïve Bayes</w:t>
            </w:r>
          </w:p>
        </w:tc>
        <w:tc>
          <w:tcPr>
            <w:tcW w:w="1984" w:type="dxa"/>
          </w:tcPr>
          <w:p w14:paraId="07F37FBD" w14:textId="77777777" w:rsidR="004E1A07" w:rsidRDefault="004E1A07" w:rsidP="0025689C">
            <w:pPr>
              <w:jc w:val="both"/>
            </w:pPr>
          </w:p>
        </w:tc>
        <w:tc>
          <w:tcPr>
            <w:tcW w:w="2126" w:type="dxa"/>
          </w:tcPr>
          <w:p w14:paraId="23783520" w14:textId="77777777" w:rsidR="004E1A07" w:rsidRDefault="004E1A07" w:rsidP="0025689C">
            <w:pPr>
              <w:jc w:val="both"/>
            </w:pPr>
          </w:p>
        </w:tc>
        <w:tc>
          <w:tcPr>
            <w:tcW w:w="3119" w:type="dxa"/>
          </w:tcPr>
          <w:p w14:paraId="559AE0B2" w14:textId="77777777" w:rsidR="004E1A07" w:rsidRDefault="004E1A07" w:rsidP="0025689C">
            <w:pPr>
              <w:jc w:val="both"/>
            </w:pPr>
          </w:p>
        </w:tc>
      </w:tr>
      <w:tr w:rsidR="004E1A07" w14:paraId="1FDF0D07" w14:textId="77777777" w:rsidTr="00BD29C1">
        <w:tc>
          <w:tcPr>
            <w:tcW w:w="2122" w:type="dxa"/>
          </w:tcPr>
          <w:p w14:paraId="10619451" w14:textId="292B4E62" w:rsidR="004E1A07" w:rsidRDefault="00093998" w:rsidP="0025689C">
            <w:pPr>
              <w:jc w:val="both"/>
            </w:pPr>
            <w:r>
              <w:lastRenderedPageBreak/>
              <w:t>Support Vector</w:t>
            </w:r>
          </w:p>
        </w:tc>
        <w:tc>
          <w:tcPr>
            <w:tcW w:w="1984" w:type="dxa"/>
          </w:tcPr>
          <w:p w14:paraId="0A838F72" w14:textId="77777777" w:rsidR="004E1A07" w:rsidRDefault="004E1A07" w:rsidP="0025689C">
            <w:pPr>
              <w:jc w:val="both"/>
            </w:pPr>
          </w:p>
        </w:tc>
        <w:tc>
          <w:tcPr>
            <w:tcW w:w="2126" w:type="dxa"/>
          </w:tcPr>
          <w:p w14:paraId="7422AC60" w14:textId="77777777" w:rsidR="004E1A07" w:rsidRDefault="004E1A07" w:rsidP="0025689C">
            <w:pPr>
              <w:jc w:val="both"/>
            </w:pPr>
          </w:p>
        </w:tc>
        <w:tc>
          <w:tcPr>
            <w:tcW w:w="3119" w:type="dxa"/>
          </w:tcPr>
          <w:p w14:paraId="713BE645" w14:textId="77777777" w:rsidR="004E1A07" w:rsidRDefault="004E1A07" w:rsidP="0025689C">
            <w:pPr>
              <w:jc w:val="both"/>
            </w:pPr>
          </w:p>
        </w:tc>
      </w:tr>
      <w:tr w:rsidR="004E1A07" w14:paraId="0BD989AD" w14:textId="77777777" w:rsidTr="00BD29C1">
        <w:tc>
          <w:tcPr>
            <w:tcW w:w="2122" w:type="dxa"/>
          </w:tcPr>
          <w:p w14:paraId="4B039438" w14:textId="48228195" w:rsidR="004E1A07" w:rsidRDefault="00093998" w:rsidP="0025689C">
            <w:pPr>
              <w:jc w:val="both"/>
            </w:pPr>
            <w:r>
              <w:t>Random Forest</w:t>
            </w:r>
          </w:p>
        </w:tc>
        <w:tc>
          <w:tcPr>
            <w:tcW w:w="1984" w:type="dxa"/>
          </w:tcPr>
          <w:p w14:paraId="6359F78B" w14:textId="77777777" w:rsidR="004E1A07" w:rsidRDefault="004E1A07" w:rsidP="0025689C">
            <w:pPr>
              <w:jc w:val="both"/>
            </w:pPr>
          </w:p>
        </w:tc>
        <w:tc>
          <w:tcPr>
            <w:tcW w:w="2126" w:type="dxa"/>
          </w:tcPr>
          <w:p w14:paraId="0D7A691D" w14:textId="77777777" w:rsidR="004E1A07" w:rsidRDefault="004E1A07" w:rsidP="0025689C">
            <w:pPr>
              <w:jc w:val="both"/>
            </w:pPr>
          </w:p>
        </w:tc>
        <w:tc>
          <w:tcPr>
            <w:tcW w:w="3119" w:type="dxa"/>
          </w:tcPr>
          <w:p w14:paraId="2C1F3A4E" w14:textId="77777777" w:rsidR="004E1A07" w:rsidRDefault="004E1A07" w:rsidP="0025689C">
            <w:pPr>
              <w:jc w:val="both"/>
            </w:pPr>
          </w:p>
        </w:tc>
      </w:tr>
      <w:tr w:rsidR="004E1A07" w14:paraId="330D6E3E" w14:textId="77777777" w:rsidTr="00BD29C1">
        <w:tc>
          <w:tcPr>
            <w:tcW w:w="2122" w:type="dxa"/>
          </w:tcPr>
          <w:p w14:paraId="338361CE" w14:textId="2318FC6B" w:rsidR="004E1A07" w:rsidRDefault="00BD29C1" w:rsidP="0025689C">
            <w:pPr>
              <w:jc w:val="both"/>
            </w:pPr>
            <w:r>
              <w:t>Logistic regression</w:t>
            </w:r>
          </w:p>
        </w:tc>
        <w:tc>
          <w:tcPr>
            <w:tcW w:w="1984" w:type="dxa"/>
          </w:tcPr>
          <w:p w14:paraId="524BD8E7" w14:textId="77777777" w:rsidR="004E1A07" w:rsidRDefault="004E1A07" w:rsidP="0025689C">
            <w:pPr>
              <w:jc w:val="both"/>
            </w:pPr>
          </w:p>
        </w:tc>
        <w:tc>
          <w:tcPr>
            <w:tcW w:w="2126" w:type="dxa"/>
          </w:tcPr>
          <w:p w14:paraId="42CCF12E" w14:textId="77777777" w:rsidR="004E1A07" w:rsidRDefault="004E1A07" w:rsidP="0025689C">
            <w:pPr>
              <w:jc w:val="both"/>
            </w:pPr>
          </w:p>
        </w:tc>
        <w:tc>
          <w:tcPr>
            <w:tcW w:w="3119" w:type="dxa"/>
          </w:tcPr>
          <w:p w14:paraId="4B4D54B1" w14:textId="77777777" w:rsidR="004E1A07" w:rsidRDefault="004E1A07" w:rsidP="0025689C">
            <w:pPr>
              <w:jc w:val="both"/>
            </w:pPr>
          </w:p>
        </w:tc>
      </w:tr>
      <w:tr w:rsidR="004E1A07" w14:paraId="3D170658" w14:textId="77777777" w:rsidTr="00BD29C1">
        <w:tc>
          <w:tcPr>
            <w:tcW w:w="2122" w:type="dxa"/>
          </w:tcPr>
          <w:p w14:paraId="254B162B" w14:textId="158A8409" w:rsidR="004E1A07" w:rsidRDefault="00BD29C1" w:rsidP="0025689C">
            <w:pPr>
              <w:jc w:val="both"/>
            </w:pPr>
            <w:proofErr w:type="spellStart"/>
            <w:r>
              <w:t>XGBoost</w:t>
            </w:r>
            <w:proofErr w:type="spellEnd"/>
          </w:p>
        </w:tc>
        <w:tc>
          <w:tcPr>
            <w:tcW w:w="1984" w:type="dxa"/>
          </w:tcPr>
          <w:p w14:paraId="4C9E3AB3" w14:textId="77777777" w:rsidR="004E1A07" w:rsidRDefault="004E1A07" w:rsidP="0025689C">
            <w:pPr>
              <w:jc w:val="both"/>
            </w:pPr>
          </w:p>
        </w:tc>
        <w:tc>
          <w:tcPr>
            <w:tcW w:w="2126" w:type="dxa"/>
          </w:tcPr>
          <w:p w14:paraId="6D3EBF04" w14:textId="77777777" w:rsidR="004E1A07" w:rsidRDefault="004E1A07" w:rsidP="0025689C">
            <w:pPr>
              <w:jc w:val="both"/>
            </w:pPr>
          </w:p>
        </w:tc>
        <w:tc>
          <w:tcPr>
            <w:tcW w:w="3119" w:type="dxa"/>
          </w:tcPr>
          <w:p w14:paraId="1B32DC10" w14:textId="77777777" w:rsidR="004E1A07" w:rsidRDefault="004E1A07" w:rsidP="0025689C">
            <w:pPr>
              <w:jc w:val="both"/>
            </w:pPr>
          </w:p>
        </w:tc>
      </w:tr>
      <w:tr w:rsidR="00BD29C1" w14:paraId="67BE3843" w14:textId="77777777" w:rsidTr="00BD29C1">
        <w:tc>
          <w:tcPr>
            <w:tcW w:w="2122" w:type="dxa"/>
          </w:tcPr>
          <w:p w14:paraId="1FCBEABB" w14:textId="5FDCB9A0" w:rsidR="00BD29C1" w:rsidRDefault="00BD29C1" w:rsidP="0025689C">
            <w:pPr>
              <w:jc w:val="both"/>
            </w:pPr>
            <w:r>
              <w:t>DL1</w:t>
            </w:r>
          </w:p>
        </w:tc>
        <w:tc>
          <w:tcPr>
            <w:tcW w:w="1984" w:type="dxa"/>
          </w:tcPr>
          <w:p w14:paraId="6CF8B9D5" w14:textId="77777777" w:rsidR="00BD29C1" w:rsidRDefault="00BD29C1" w:rsidP="0025689C">
            <w:pPr>
              <w:jc w:val="both"/>
            </w:pPr>
          </w:p>
        </w:tc>
        <w:tc>
          <w:tcPr>
            <w:tcW w:w="2126" w:type="dxa"/>
          </w:tcPr>
          <w:p w14:paraId="1CFE1F89" w14:textId="77777777" w:rsidR="00BD29C1" w:rsidRDefault="00BD29C1" w:rsidP="0025689C">
            <w:pPr>
              <w:jc w:val="both"/>
            </w:pPr>
          </w:p>
        </w:tc>
        <w:tc>
          <w:tcPr>
            <w:tcW w:w="3119" w:type="dxa"/>
          </w:tcPr>
          <w:p w14:paraId="5C0C87AF" w14:textId="77777777" w:rsidR="00BD29C1" w:rsidRDefault="00BD29C1" w:rsidP="0025689C">
            <w:pPr>
              <w:jc w:val="both"/>
            </w:pPr>
          </w:p>
        </w:tc>
      </w:tr>
      <w:tr w:rsidR="00BD29C1" w14:paraId="5A1F2953" w14:textId="77777777" w:rsidTr="00BD29C1">
        <w:tc>
          <w:tcPr>
            <w:tcW w:w="2122" w:type="dxa"/>
          </w:tcPr>
          <w:p w14:paraId="595C0D51" w14:textId="6A2315E2" w:rsidR="00BD29C1" w:rsidRDefault="00BD29C1" w:rsidP="0025689C">
            <w:pPr>
              <w:jc w:val="both"/>
            </w:pPr>
            <w:r>
              <w:t>DL2</w:t>
            </w:r>
          </w:p>
        </w:tc>
        <w:tc>
          <w:tcPr>
            <w:tcW w:w="1984" w:type="dxa"/>
          </w:tcPr>
          <w:p w14:paraId="3B77BB96" w14:textId="77777777" w:rsidR="00BD29C1" w:rsidRDefault="00BD29C1" w:rsidP="0025689C">
            <w:pPr>
              <w:jc w:val="both"/>
            </w:pPr>
          </w:p>
        </w:tc>
        <w:tc>
          <w:tcPr>
            <w:tcW w:w="2126" w:type="dxa"/>
          </w:tcPr>
          <w:p w14:paraId="7B643731" w14:textId="77777777" w:rsidR="00BD29C1" w:rsidRDefault="00BD29C1" w:rsidP="0025689C">
            <w:pPr>
              <w:jc w:val="both"/>
            </w:pPr>
          </w:p>
        </w:tc>
        <w:tc>
          <w:tcPr>
            <w:tcW w:w="3119" w:type="dxa"/>
          </w:tcPr>
          <w:p w14:paraId="4EA63A80" w14:textId="77777777" w:rsidR="00BD29C1" w:rsidRDefault="00BD29C1" w:rsidP="0025689C">
            <w:pPr>
              <w:jc w:val="both"/>
            </w:pPr>
          </w:p>
        </w:tc>
      </w:tr>
      <w:tr w:rsidR="00BD29C1" w14:paraId="0A3BEE06" w14:textId="77777777" w:rsidTr="00BD29C1">
        <w:tc>
          <w:tcPr>
            <w:tcW w:w="2122" w:type="dxa"/>
          </w:tcPr>
          <w:p w14:paraId="0FB03EAB" w14:textId="4346AE73" w:rsidR="00BD29C1" w:rsidRDefault="00BD29C1" w:rsidP="0025689C">
            <w:pPr>
              <w:jc w:val="both"/>
            </w:pPr>
            <w:r>
              <w:t>DL3</w:t>
            </w:r>
          </w:p>
        </w:tc>
        <w:tc>
          <w:tcPr>
            <w:tcW w:w="1984" w:type="dxa"/>
          </w:tcPr>
          <w:p w14:paraId="7760E369" w14:textId="77777777" w:rsidR="00BD29C1" w:rsidRDefault="00BD29C1" w:rsidP="0025689C">
            <w:pPr>
              <w:jc w:val="both"/>
            </w:pPr>
          </w:p>
        </w:tc>
        <w:tc>
          <w:tcPr>
            <w:tcW w:w="2126" w:type="dxa"/>
          </w:tcPr>
          <w:p w14:paraId="5B012350" w14:textId="77777777" w:rsidR="00BD29C1" w:rsidRDefault="00BD29C1" w:rsidP="0025689C">
            <w:pPr>
              <w:jc w:val="both"/>
            </w:pPr>
          </w:p>
        </w:tc>
        <w:tc>
          <w:tcPr>
            <w:tcW w:w="3119" w:type="dxa"/>
          </w:tcPr>
          <w:p w14:paraId="55B48AC1" w14:textId="77777777" w:rsidR="00BD29C1" w:rsidRDefault="00BD29C1" w:rsidP="0025689C">
            <w:pPr>
              <w:jc w:val="both"/>
            </w:pPr>
          </w:p>
        </w:tc>
      </w:tr>
    </w:tbl>
    <w:p w14:paraId="1EAF5BA2" w14:textId="77777777" w:rsidR="004E1A07" w:rsidRDefault="004E1A07" w:rsidP="0025689C">
      <w:pPr>
        <w:jc w:val="both"/>
      </w:pPr>
    </w:p>
    <w:p w14:paraId="38B931A9" w14:textId="77777777" w:rsidR="0025689C" w:rsidRPr="00DF6B0E" w:rsidRDefault="0025689C" w:rsidP="00DF6B0E"/>
    <w:sectPr w:rsidR="0025689C" w:rsidRPr="00DF6B0E">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43E7F" w14:textId="77777777" w:rsidR="00D47401" w:rsidRDefault="00D47401" w:rsidP="00454916">
      <w:pPr>
        <w:spacing w:after="0" w:line="240" w:lineRule="auto"/>
      </w:pPr>
      <w:r>
        <w:separator/>
      </w:r>
    </w:p>
  </w:endnote>
  <w:endnote w:type="continuationSeparator" w:id="0">
    <w:p w14:paraId="7057DAC0" w14:textId="77777777" w:rsidR="00D47401" w:rsidRDefault="00D47401" w:rsidP="00454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8F220" w14:textId="77777777" w:rsidR="00D47401" w:rsidRDefault="00D47401" w:rsidP="00454916">
      <w:pPr>
        <w:spacing w:after="0" w:line="240" w:lineRule="auto"/>
      </w:pPr>
      <w:r>
        <w:separator/>
      </w:r>
    </w:p>
  </w:footnote>
  <w:footnote w:type="continuationSeparator" w:id="0">
    <w:p w14:paraId="7886C451" w14:textId="77777777" w:rsidR="00D47401" w:rsidRDefault="00D47401" w:rsidP="0045491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66C"/>
    <w:rsid w:val="00035208"/>
    <w:rsid w:val="000360D1"/>
    <w:rsid w:val="00065AEF"/>
    <w:rsid w:val="00075F17"/>
    <w:rsid w:val="00093998"/>
    <w:rsid w:val="0009560C"/>
    <w:rsid w:val="00097499"/>
    <w:rsid w:val="000B5AC2"/>
    <w:rsid w:val="000D08B2"/>
    <w:rsid w:val="000D7B60"/>
    <w:rsid w:val="000E4607"/>
    <w:rsid w:val="000E607E"/>
    <w:rsid w:val="000F618D"/>
    <w:rsid w:val="00141BB8"/>
    <w:rsid w:val="00191FBF"/>
    <w:rsid w:val="001A37CC"/>
    <w:rsid w:val="001A5817"/>
    <w:rsid w:val="001E4277"/>
    <w:rsid w:val="001F2B60"/>
    <w:rsid w:val="0020448F"/>
    <w:rsid w:val="00205556"/>
    <w:rsid w:val="0025689C"/>
    <w:rsid w:val="002647FB"/>
    <w:rsid w:val="002A185C"/>
    <w:rsid w:val="002B4434"/>
    <w:rsid w:val="002E4478"/>
    <w:rsid w:val="00323AB0"/>
    <w:rsid w:val="00364F9F"/>
    <w:rsid w:val="00382554"/>
    <w:rsid w:val="003E42DE"/>
    <w:rsid w:val="003E4D4C"/>
    <w:rsid w:val="00416B65"/>
    <w:rsid w:val="0042643B"/>
    <w:rsid w:val="00454916"/>
    <w:rsid w:val="00455331"/>
    <w:rsid w:val="00466D63"/>
    <w:rsid w:val="00485211"/>
    <w:rsid w:val="004B7A00"/>
    <w:rsid w:val="004E1A07"/>
    <w:rsid w:val="00511768"/>
    <w:rsid w:val="00526AD8"/>
    <w:rsid w:val="0058201B"/>
    <w:rsid w:val="00590D9D"/>
    <w:rsid w:val="0059379B"/>
    <w:rsid w:val="00595146"/>
    <w:rsid w:val="005C023C"/>
    <w:rsid w:val="006932B6"/>
    <w:rsid w:val="006A067E"/>
    <w:rsid w:val="006D6132"/>
    <w:rsid w:val="006E1622"/>
    <w:rsid w:val="006F238D"/>
    <w:rsid w:val="00702EE2"/>
    <w:rsid w:val="007554EF"/>
    <w:rsid w:val="0078643B"/>
    <w:rsid w:val="007B54CE"/>
    <w:rsid w:val="007E03EB"/>
    <w:rsid w:val="00856707"/>
    <w:rsid w:val="008C0FC3"/>
    <w:rsid w:val="00920701"/>
    <w:rsid w:val="00920D1A"/>
    <w:rsid w:val="00940554"/>
    <w:rsid w:val="00970EBF"/>
    <w:rsid w:val="009B2F2D"/>
    <w:rsid w:val="009C2038"/>
    <w:rsid w:val="00A46B9F"/>
    <w:rsid w:val="00A73074"/>
    <w:rsid w:val="00A8222C"/>
    <w:rsid w:val="00A831D8"/>
    <w:rsid w:val="00A9092E"/>
    <w:rsid w:val="00AB3583"/>
    <w:rsid w:val="00AF1010"/>
    <w:rsid w:val="00B1099F"/>
    <w:rsid w:val="00B17927"/>
    <w:rsid w:val="00B3577C"/>
    <w:rsid w:val="00B70AB1"/>
    <w:rsid w:val="00BD29C1"/>
    <w:rsid w:val="00BF166C"/>
    <w:rsid w:val="00C022F1"/>
    <w:rsid w:val="00C74B02"/>
    <w:rsid w:val="00CA0179"/>
    <w:rsid w:val="00CA27CB"/>
    <w:rsid w:val="00CB0DFA"/>
    <w:rsid w:val="00CC4DD4"/>
    <w:rsid w:val="00D325C3"/>
    <w:rsid w:val="00D375F4"/>
    <w:rsid w:val="00D47401"/>
    <w:rsid w:val="00D77C4E"/>
    <w:rsid w:val="00D80927"/>
    <w:rsid w:val="00DB55E8"/>
    <w:rsid w:val="00DC6AF8"/>
    <w:rsid w:val="00DF6B0E"/>
    <w:rsid w:val="00E03340"/>
    <w:rsid w:val="00E11303"/>
    <w:rsid w:val="00E120E7"/>
    <w:rsid w:val="00E15A59"/>
    <w:rsid w:val="00E26780"/>
    <w:rsid w:val="00E37D16"/>
    <w:rsid w:val="00E56E40"/>
    <w:rsid w:val="00ED0DCB"/>
    <w:rsid w:val="00EF7ABF"/>
    <w:rsid w:val="00F5602B"/>
    <w:rsid w:val="00F716E0"/>
    <w:rsid w:val="00F71C75"/>
    <w:rsid w:val="00F97BA9"/>
    <w:rsid w:val="00FF20B6"/>
    <w:rsid w:val="00FF7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3A060A"/>
  <w15:chartTrackingRefBased/>
  <w15:docId w15:val="{1F3C7575-6D95-43B5-AD70-E1C17C135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16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66C"/>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23AB0"/>
    <w:rPr>
      <w:sz w:val="16"/>
      <w:szCs w:val="16"/>
    </w:rPr>
  </w:style>
  <w:style w:type="paragraph" w:styleId="CommentText">
    <w:name w:val="annotation text"/>
    <w:basedOn w:val="Normal"/>
    <w:link w:val="CommentTextChar"/>
    <w:uiPriority w:val="99"/>
    <w:semiHidden/>
    <w:unhideWhenUsed/>
    <w:rsid w:val="00323AB0"/>
    <w:pPr>
      <w:spacing w:line="240" w:lineRule="auto"/>
    </w:pPr>
    <w:rPr>
      <w:sz w:val="20"/>
      <w:szCs w:val="20"/>
    </w:rPr>
  </w:style>
  <w:style w:type="character" w:customStyle="1" w:styleId="CommentTextChar">
    <w:name w:val="Comment Text Char"/>
    <w:basedOn w:val="DefaultParagraphFont"/>
    <w:link w:val="CommentText"/>
    <w:uiPriority w:val="99"/>
    <w:semiHidden/>
    <w:rsid w:val="00323AB0"/>
    <w:rPr>
      <w:sz w:val="20"/>
      <w:szCs w:val="20"/>
    </w:rPr>
  </w:style>
  <w:style w:type="paragraph" w:styleId="CommentSubject">
    <w:name w:val="annotation subject"/>
    <w:basedOn w:val="CommentText"/>
    <w:next w:val="CommentText"/>
    <w:link w:val="CommentSubjectChar"/>
    <w:uiPriority w:val="99"/>
    <w:semiHidden/>
    <w:unhideWhenUsed/>
    <w:rsid w:val="00323AB0"/>
    <w:rPr>
      <w:b/>
      <w:bCs/>
    </w:rPr>
  </w:style>
  <w:style w:type="character" w:customStyle="1" w:styleId="CommentSubjectChar">
    <w:name w:val="Comment Subject Char"/>
    <w:basedOn w:val="CommentTextChar"/>
    <w:link w:val="CommentSubject"/>
    <w:uiPriority w:val="99"/>
    <w:semiHidden/>
    <w:rsid w:val="00323AB0"/>
    <w:rPr>
      <w:b/>
      <w:bCs/>
      <w:sz w:val="20"/>
      <w:szCs w:val="20"/>
    </w:rPr>
  </w:style>
  <w:style w:type="paragraph" w:styleId="BalloonText">
    <w:name w:val="Balloon Text"/>
    <w:basedOn w:val="Normal"/>
    <w:link w:val="BalloonTextChar"/>
    <w:uiPriority w:val="99"/>
    <w:semiHidden/>
    <w:unhideWhenUsed/>
    <w:rsid w:val="00323A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AB0"/>
    <w:rPr>
      <w:rFonts w:ascii="Segoe UI" w:hAnsi="Segoe UI" w:cs="Segoe UI"/>
      <w:sz w:val="18"/>
      <w:szCs w:val="18"/>
    </w:rPr>
  </w:style>
  <w:style w:type="table" w:styleId="TableGrid">
    <w:name w:val="Table Grid"/>
    <w:basedOn w:val="TableNormal"/>
    <w:rsid w:val="0078643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325C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375</Words>
  <Characters>17889</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zdemir, Sina</dc:creator>
  <cp:keywords/>
  <dc:description/>
  <cp:lastModifiedBy>Sina Furkan Özdemir</cp:lastModifiedBy>
  <cp:revision>5</cp:revision>
  <dcterms:created xsi:type="dcterms:W3CDTF">2022-06-02T14:40:00Z</dcterms:created>
  <dcterms:modified xsi:type="dcterms:W3CDTF">2022-06-06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CyHFZ8d"/&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